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0D16846" w14:textId="4581C180" w:rsidR="003C1E2F" w:rsidRPr="00B22CB3" w:rsidRDefault="00B22CB3">
      <w:pPr>
        <w:rPr>
          <w:lang w:val="en-US"/>
        </w:rPr>
      </w:pPr>
      <w:r w:rsidRPr="00B22CB3">
        <w:rPr>
          <w:lang w:val="en-US"/>
        </w:rPr>
        <w:t xml:space="preserve">Supplementary Table </w:t>
      </w:r>
      <w:r w:rsidR="001405B0">
        <w:rPr>
          <w:lang w:val="en-US"/>
        </w:rPr>
        <w:t>2</w:t>
      </w:r>
      <w:r w:rsidRPr="00B22CB3">
        <w:rPr>
          <w:lang w:val="en-US"/>
        </w:rPr>
        <w:t xml:space="preserve">. Allelic and genotype frequencies </w:t>
      </w:r>
      <w:r w:rsidR="0035396D" w:rsidRPr="001405B0">
        <w:rPr>
          <w:lang w:val="en-GB"/>
        </w:rPr>
        <w:t>of</w:t>
      </w:r>
      <w:r w:rsidRPr="00B22CB3">
        <w:rPr>
          <w:lang w:val="en-US"/>
        </w:rPr>
        <w:t xml:space="preserve"> ACE I/D polymorphism in </w:t>
      </w:r>
      <w:r w:rsidR="0035396D">
        <w:rPr>
          <w:lang w:val="en-US"/>
        </w:rPr>
        <w:t xml:space="preserve">the </w:t>
      </w:r>
      <w:r w:rsidRPr="00B22CB3">
        <w:rPr>
          <w:lang w:val="en-US"/>
        </w:rPr>
        <w:t>global population.</w:t>
      </w:r>
    </w:p>
    <w:p w14:paraId="1C509D6C" w14:textId="77777777" w:rsidR="00B22CB3" w:rsidRDefault="00B22CB3"/>
    <w:tbl>
      <w:tblPr>
        <w:tblStyle w:val="ListTable3-Accent5"/>
        <w:tblW w:w="5000" w:type="pct"/>
        <w:tblLook w:val="04A0" w:firstRow="1" w:lastRow="0" w:firstColumn="1" w:lastColumn="0" w:noHBand="0" w:noVBand="1"/>
      </w:tblPr>
      <w:tblGrid>
        <w:gridCol w:w="1580"/>
        <w:gridCol w:w="1311"/>
        <w:gridCol w:w="1635"/>
        <w:gridCol w:w="784"/>
        <w:gridCol w:w="1113"/>
        <w:gridCol w:w="784"/>
        <w:gridCol w:w="784"/>
        <w:gridCol w:w="784"/>
        <w:gridCol w:w="851"/>
        <w:gridCol w:w="851"/>
        <w:gridCol w:w="851"/>
        <w:gridCol w:w="1448"/>
        <w:gridCol w:w="1172"/>
      </w:tblGrid>
      <w:tr w:rsidR="00B22CB3" w:rsidRPr="00463C32" w14:paraId="18DB342D" w14:textId="77777777" w:rsidTr="0073253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4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66" w:type="pct"/>
            <w:hideMark/>
          </w:tcPr>
          <w:p w14:paraId="3143244F" w14:textId="77777777" w:rsidR="00B22CB3" w:rsidRPr="00463C32" w:rsidRDefault="00B22CB3" w:rsidP="00732538">
            <w:pPr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Country</w:t>
            </w:r>
          </w:p>
        </w:tc>
        <w:tc>
          <w:tcPr>
            <w:tcW w:w="470" w:type="pct"/>
            <w:hideMark/>
          </w:tcPr>
          <w:p w14:paraId="77D4BD44" w14:textId="50DF2E5A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  <w:lang w:val="sv-SE"/>
              </w:rPr>
            </w:pPr>
            <w:proofErr w:type="spellStart"/>
            <w:r>
              <w:rPr>
                <w:rFonts w:ascii="Helvetica Neue" w:hAnsi="Helvetica Neue"/>
                <w:sz w:val="20"/>
                <w:szCs w:val="20"/>
                <w:lang w:val="sv-SE"/>
              </w:rPr>
              <w:t>Reference</w:t>
            </w:r>
            <w:proofErr w:type="spellEnd"/>
          </w:p>
        </w:tc>
        <w:tc>
          <w:tcPr>
            <w:tcW w:w="586" w:type="pct"/>
            <w:hideMark/>
          </w:tcPr>
          <w:p w14:paraId="376DE05A" w14:textId="3138C25D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proofErr w:type="spellStart"/>
            <w:r>
              <w:rPr>
                <w:rFonts w:ascii="Helvetica Neue" w:hAnsi="Helvetica Neue"/>
                <w:sz w:val="20"/>
                <w:szCs w:val="20"/>
                <w:lang w:val="sv-SE"/>
              </w:rPr>
              <w:t>First</w:t>
            </w:r>
            <w:proofErr w:type="spellEnd"/>
            <w:r>
              <w:rPr>
                <w:rFonts w:ascii="Helvetica Neue" w:hAnsi="Helvetica Neue"/>
                <w:sz w:val="20"/>
                <w:szCs w:val="20"/>
                <w:lang w:val="sv-SE"/>
              </w:rPr>
              <w:t xml:space="preserve"> a</w:t>
            </w:r>
            <w:r w:rsidRPr="00463C32">
              <w:rPr>
                <w:rFonts w:ascii="Helvetica Neue" w:hAnsi="Helvetica Neue"/>
                <w:sz w:val="20"/>
                <w:szCs w:val="20"/>
              </w:rPr>
              <w:t>uthor</w:t>
            </w:r>
          </w:p>
        </w:tc>
        <w:tc>
          <w:tcPr>
            <w:tcW w:w="281" w:type="pct"/>
            <w:hideMark/>
          </w:tcPr>
          <w:p w14:paraId="0D449FE9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Year</w:t>
            </w:r>
          </w:p>
        </w:tc>
        <w:tc>
          <w:tcPr>
            <w:tcW w:w="399" w:type="pct"/>
            <w:hideMark/>
          </w:tcPr>
          <w:p w14:paraId="1CB75E80" w14:textId="77777777" w:rsidR="00B22CB3" w:rsidRPr="00463C32" w:rsidRDefault="00B22CB3" w:rsidP="00B22CB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Number of controls</w:t>
            </w:r>
          </w:p>
        </w:tc>
        <w:tc>
          <w:tcPr>
            <w:tcW w:w="281" w:type="pct"/>
            <w:hideMark/>
          </w:tcPr>
          <w:p w14:paraId="41B11876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II</w:t>
            </w:r>
          </w:p>
        </w:tc>
        <w:tc>
          <w:tcPr>
            <w:tcW w:w="281" w:type="pct"/>
            <w:hideMark/>
          </w:tcPr>
          <w:p w14:paraId="4204370A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ID</w:t>
            </w:r>
          </w:p>
        </w:tc>
        <w:tc>
          <w:tcPr>
            <w:tcW w:w="281" w:type="pct"/>
            <w:hideMark/>
          </w:tcPr>
          <w:p w14:paraId="36C0621C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DD</w:t>
            </w:r>
          </w:p>
        </w:tc>
        <w:tc>
          <w:tcPr>
            <w:tcW w:w="305" w:type="pct"/>
            <w:hideMark/>
          </w:tcPr>
          <w:p w14:paraId="0D80A018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II, %</w:t>
            </w:r>
          </w:p>
        </w:tc>
        <w:tc>
          <w:tcPr>
            <w:tcW w:w="305" w:type="pct"/>
            <w:hideMark/>
          </w:tcPr>
          <w:p w14:paraId="1A8A7CFB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ID, %</w:t>
            </w:r>
          </w:p>
        </w:tc>
        <w:tc>
          <w:tcPr>
            <w:tcW w:w="305" w:type="pct"/>
            <w:hideMark/>
          </w:tcPr>
          <w:p w14:paraId="4DE96EDE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DD, %</w:t>
            </w:r>
          </w:p>
        </w:tc>
        <w:tc>
          <w:tcPr>
            <w:tcW w:w="519" w:type="pct"/>
            <w:hideMark/>
          </w:tcPr>
          <w:p w14:paraId="0F4F11A5" w14:textId="77777777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Insertion frequency, %</w:t>
            </w:r>
          </w:p>
        </w:tc>
        <w:tc>
          <w:tcPr>
            <w:tcW w:w="420" w:type="pct"/>
            <w:hideMark/>
          </w:tcPr>
          <w:p w14:paraId="676495FF" w14:textId="69854233" w:rsidR="00B22CB3" w:rsidRPr="00463C32" w:rsidRDefault="00B22CB3" w:rsidP="007325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sz w:val="20"/>
                <w:szCs w:val="20"/>
                <w:lang w:val="sv-SE"/>
              </w:rPr>
            </w:pPr>
            <w:r w:rsidRPr="00463C32">
              <w:rPr>
                <w:rFonts w:ascii="Helvetica Neue" w:hAnsi="Helvetica Neue"/>
                <w:sz w:val="20"/>
                <w:szCs w:val="20"/>
              </w:rPr>
              <w:t>HWE</w:t>
            </w:r>
            <w:r w:rsidRPr="00B22CB3">
              <w:rPr>
                <w:rFonts w:ascii="Helvetica Neue" w:hAnsi="Helvetica Neue"/>
                <w:sz w:val="20"/>
                <w:szCs w:val="20"/>
                <w:vertAlign w:val="superscript"/>
                <w:lang w:val="sv-SE"/>
              </w:rPr>
              <w:t>1</w:t>
            </w:r>
          </w:p>
        </w:tc>
      </w:tr>
      <w:tr w:rsidR="00B22CB3" w:rsidRPr="00463C32" w14:paraId="032F3676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C6D625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lbania</w:t>
            </w:r>
          </w:p>
        </w:tc>
        <w:tc>
          <w:tcPr>
            <w:tcW w:w="470" w:type="pct"/>
            <w:hideMark/>
          </w:tcPr>
          <w:p w14:paraId="7B625BB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Comas&lt;/Author&gt;&lt;Year&gt;2004&lt;/Year&gt;&lt;RecNum&gt;1&lt;/RecNum&gt;&lt;DisplayText&gt;[1]&lt;/DisplayText&gt;&lt;record&gt;&lt;rec-number&gt;1&lt;/rec-number&gt;&lt;foreign-keys&gt;&lt;key app="EN" db-id="rzpr9e2sr5w0vteprpyxfd2if9a9f0r2z2va" timestamp="1708286274"&gt;1&lt;/key&gt;&lt;/foreign-keys&gt;&lt;ref-type name="Journal Article"&gt;17&lt;/ref-type&gt;&lt;contributors&gt;&lt;authors&gt;&lt;author&gt;Comas, D.&lt;/author&gt;&lt;author&gt;Schmid, H.&lt;/author&gt;&lt;author&gt;Braeuer, S.&lt;/author&gt;&lt;author&gt;Flaiz, C.&lt;/author&gt;&lt;author&gt;Busquets, A.&lt;/author&gt;&lt;author&gt;Calafell, F.&lt;/author&gt;&lt;author&gt;Bertranpetit, J.&lt;/author&gt;&lt;author&gt;Scheil, H. G.&lt;/author&gt;&lt;author&gt;Huckenbeck, W.&lt;/author&gt;&lt;author&gt;Efremovska, L.&lt;/author&gt;&lt;author&gt;Schmidt, H.&lt;/author&gt;&lt;/authors&gt;&lt;/contributors&gt;&lt;auth-address&gt;Unitat de Biologia Evolutiva, Universitat Pompeu Fabra, Barcelona Department of Anthropology, University of Ulm, Germany. david.comas@upf.edu&lt;/auth-address&gt;&lt;titles&gt;&lt;title&gt;Alu insertion polymorphisms in the Balkans and the origins of the Aromuns&lt;/title&gt;&lt;secondary-title&gt;Ann Hum Genet&lt;/secondary-title&gt;&lt;/titles&gt;&lt;periodical&gt;&lt;full-title&gt;Ann Hum Genet&lt;/full-title&gt;&lt;/periodical&gt;&lt;pages&gt;120-7&lt;/pages&gt;&lt;volume&gt;68&lt;/volume&gt;&lt;number&gt;Pt 2&lt;/number&gt;&lt;edition&gt;2004/03/11&lt;/edition&gt;&lt;keywords&gt;&lt;keyword&gt;*Alu Elements&lt;/keyword&gt;&lt;keyword&gt;Analysis of Variance&lt;/keyword&gt;&lt;keyword&gt;*DNA Transposable Elements&lt;/keyword&gt;&lt;keyword&gt;Ethnicity/*genetics&lt;/keyword&gt;&lt;keyword&gt;Europe, Eastern&lt;/keyword&gt;&lt;keyword&gt;Genetic Variation&lt;/keyword&gt;&lt;keyword&gt;Greece&lt;/keyword&gt;&lt;keyword&gt;Humans&lt;/keyword&gt;&lt;keyword&gt;Language&lt;/keyword&gt;&lt;keyword&gt;*Polymorphism, Genetic&lt;/keyword&gt;&lt;keyword&gt;Turkey&lt;/keyword&gt;&lt;keyword&gt;White People/*genetics&lt;/keyword&gt;&lt;/keywords&gt;&lt;dates&gt;&lt;year&gt;2004&lt;/year&gt;&lt;pub-dates&gt;&lt;date&gt;Mar&lt;/date&gt;&lt;/pub-dates&gt;&lt;/dates&gt;&lt;isbn&gt;0003-4800 (Print)&amp;#xD;0003-4800 (Linking)&lt;/isbn&gt;&lt;accession-num&gt;15008791&lt;/accession-num&gt;&lt;urls&gt;&lt;related-urls&gt;&lt;url&gt;https://www.ncbi.nlm.nih.gov/pubmed/15008791&lt;/url&gt;&lt;/related-urls&gt;&lt;/urls&gt;&lt;electronic-resource-num&gt;10.1046/j.1529-8817.2003.00080.x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765CA4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omas et al.</w:t>
            </w:r>
          </w:p>
        </w:tc>
        <w:tc>
          <w:tcPr>
            <w:tcW w:w="281" w:type="pct"/>
            <w:hideMark/>
          </w:tcPr>
          <w:p w14:paraId="670E129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4</w:t>
            </w:r>
          </w:p>
        </w:tc>
        <w:tc>
          <w:tcPr>
            <w:tcW w:w="399" w:type="pct"/>
            <w:hideMark/>
          </w:tcPr>
          <w:p w14:paraId="21EBC395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0</w:t>
            </w:r>
          </w:p>
        </w:tc>
        <w:tc>
          <w:tcPr>
            <w:tcW w:w="281" w:type="pct"/>
            <w:hideMark/>
          </w:tcPr>
          <w:p w14:paraId="6CBB02B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5D6433A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681E22D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672CAE5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829E81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AB9D76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06897FD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420" w:type="pct"/>
            <w:hideMark/>
          </w:tcPr>
          <w:p w14:paraId="63F9DA0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EC0B2E8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5490B8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rgentina</w:t>
            </w:r>
          </w:p>
        </w:tc>
        <w:tc>
          <w:tcPr>
            <w:tcW w:w="470" w:type="pct"/>
            <w:hideMark/>
          </w:tcPr>
          <w:p w14:paraId="1E4B4E6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Jimenez&lt;/Author&gt;&lt;Year&gt;2007&lt;/Year&gt;&lt;RecNum&gt;2&lt;/RecNum&gt;&lt;DisplayText&gt;[2]&lt;/DisplayText&gt;&lt;record&gt;&lt;rec-number&gt;2&lt;/rec-number&gt;&lt;foreign-keys&gt;&lt;key app="EN" db-id="rzpr9e2sr5w0vteprpyxfd2if9a9f0r2z2va" timestamp="1708286320"&gt;2&lt;/key&gt;&lt;/foreign-keys&gt;&lt;ref-type name="Journal Article"&gt;17&lt;/ref-type&gt;&lt;contributors&gt;&lt;authors&gt;&lt;author&gt;Jimenez, P. M.&lt;/author&gt;&lt;author&gt;Conde, C.&lt;/author&gt;&lt;author&gt;Casanegra, A.&lt;/author&gt;&lt;author&gt;Romero, C.&lt;/author&gt;&lt;author&gt;Tabares, A. H.&lt;/author&gt;&lt;author&gt;Orias, M.&lt;/author&gt;&lt;/authors&gt;&lt;/contributors&gt;&lt;auth-address&gt;Institute for Medical Research Mercedes y Martin Ferreyra (INIMEC-CONICET), Cordoba, Argentina.&lt;/auth-address&gt;&lt;titles&gt;&lt;title&gt;Association of ACE genotype and predominantly diastolic hypertension: a preliminary study&lt;/title&gt;&lt;secondary-title&gt;J Renin Angiotensin Aldosterone Syst&lt;/secondary-title&gt;&lt;/titles&gt;&lt;periodical&gt;&lt;full-title&gt;J Renin Angiotensin Aldosterone Syst&lt;/full-title&gt;&lt;/periodical&gt;&lt;pages&gt;42-4&lt;/pages&gt;&lt;volume&gt;8&lt;/volume&gt;&lt;number&gt;1&lt;/number&gt;&lt;edition&gt;2007/05/10&lt;/edition&gt;&lt;keywords&gt;&lt;keyword&gt;Adult&lt;/keyword&gt;&lt;keyword&gt;Aged&lt;/keyword&gt;&lt;keyword&gt;Blood Pressure/*genetics&lt;/keyword&gt;&lt;keyword&gt;Female&lt;/keyword&gt;&lt;keyword&gt;Gene Frequency&lt;/keyword&gt;&lt;keyword&gt;Genotype&lt;/keyword&gt;&lt;keyword&gt;Humans&lt;/keyword&gt;&lt;keyword&gt;Hypertension/*genetics&lt;/keyword&gt;&lt;keyword&gt;Male&lt;/keyword&gt;&lt;keyword&gt;Middle Aged&lt;/keyword&gt;&lt;keyword&gt;Peptidyl-Dipeptidase A/*genetics&lt;/keyword&gt;&lt;keyword&gt;Phenotype&lt;/keyword&gt;&lt;keyword&gt;Pilot Projects&lt;/keyword&gt;&lt;keyword&gt;Polymorphism, Genetic&lt;/keyword&gt;&lt;/keywords&gt;&lt;dates&gt;&lt;year&gt;2007&lt;/year&gt;&lt;pub-dates&gt;&lt;date&gt;Mar&lt;/date&gt;&lt;/pub-dates&gt;&lt;/dates&gt;&lt;isbn&gt;1470-3203 (Print)&amp;#xD;1470-3203 (Linking)&lt;/isbn&gt;&lt;accession-num&gt;17487825&lt;/accession-num&gt;&lt;urls&gt;&lt;related-urls&gt;&lt;url&gt;https://www.ncbi.nlm.nih.gov/pubmed/17487825&lt;/url&gt;&lt;/related-urls&gt;&lt;/urls&gt;&lt;electronic-resource-num&gt;10.3317/jraas.2007.006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A0A82A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Jiménez et al.</w:t>
            </w:r>
          </w:p>
        </w:tc>
        <w:tc>
          <w:tcPr>
            <w:tcW w:w="281" w:type="pct"/>
            <w:hideMark/>
          </w:tcPr>
          <w:p w14:paraId="104423D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399" w:type="pct"/>
            <w:hideMark/>
          </w:tcPr>
          <w:p w14:paraId="211F54F5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5</w:t>
            </w:r>
          </w:p>
        </w:tc>
        <w:tc>
          <w:tcPr>
            <w:tcW w:w="281" w:type="pct"/>
            <w:hideMark/>
          </w:tcPr>
          <w:p w14:paraId="4A0B05C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81" w:type="pct"/>
            <w:hideMark/>
          </w:tcPr>
          <w:p w14:paraId="23E9AE2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81" w:type="pct"/>
            <w:hideMark/>
          </w:tcPr>
          <w:p w14:paraId="56CA3E7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05" w:type="pct"/>
            <w:hideMark/>
          </w:tcPr>
          <w:p w14:paraId="27CA6B1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05" w:type="pct"/>
            <w:hideMark/>
          </w:tcPr>
          <w:p w14:paraId="1B7A21E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6</w:t>
            </w:r>
          </w:p>
        </w:tc>
        <w:tc>
          <w:tcPr>
            <w:tcW w:w="305" w:type="pct"/>
            <w:hideMark/>
          </w:tcPr>
          <w:p w14:paraId="377258C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519" w:type="pct"/>
            <w:hideMark/>
          </w:tcPr>
          <w:p w14:paraId="38C4B24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20" w:type="pct"/>
            <w:hideMark/>
          </w:tcPr>
          <w:p w14:paraId="6CF8C59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7199E2C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19C36BC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rmenia</w:t>
            </w:r>
          </w:p>
        </w:tc>
        <w:tc>
          <w:tcPr>
            <w:tcW w:w="470" w:type="pct"/>
            <w:hideMark/>
          </w:tcPr>
          <w:p w14:paraId="40ECBCF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519199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ualdi et al.</w:t>
            </w:r>
          </w:p>
        </w:tc>
        <w:tc>
          <w:tcPr>
            <w:tcW w:w="281" w:type="pct"/>
            <w:hideMark/>
          </w:tcPr>
          <w:p w14:paraId="3EF72D2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2B8C7B67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281" w:type="pct"/>
            <w:hideMark/>
          </w:tcPr>
          <w:p w14:paraId="4766DB6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4FFC1F7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164EF2C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6DC506D2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AA3A58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311A34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46B1AAF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hideMark/>
          </w:tcPr>
          <w:p w14:paraId="28F8AD3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</w:tr>
      <w:tr w:rsidR="00B22CB3" w:rsidRPr="00463C32" w14:paraId="7DDEE806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CD5E89B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ustralia</w:t>
            </w:r>
          </w:p>
        </w:tc>
        <w:tc>
          <w:tcPr>
            <w:tcW w:w="470" w:type="pct"/>
            <w:hideMark/>
          </w:tcPr>
          <w:p w14:paraId="15496E5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Lea&lt;/Author&gt;&lt;Year&gt;2005&lt;/Year&gt;&lt;RecNum&gt;4&lt;/RecNum&gt;&lt;DisplayText&gt;[4]&lt;/DisplayText&gt;&lt;record&gt;&lt;rec-number&gt;4&lt;/rec-number&gt;&lt;foreign-keys&gt;&lt;key app="EN" db-id="rzpr9e2sr5w0vteprpyxfd2if9a9f0r2z2va" timestamp="1708286414"&gt;4&lt;/key&gt;&lt;/foreign-keys&gt;&lt;ref-type name="Journal Article"&gt;17&lt;/ref-type&gt;&lt;contributors&gt;&lt;authors&gt;&lt;author&gt;Lea, R. A.&lt;/author&gt;&lt;author&gt;Ovcaric, M.&lt;/author&gt;&lt;author&gt;Sundholm, J.&lt;/author&gt;&lt;author&gt;Solyom, L.&lt;/author&gt;&lt;author&gt;Macmillan, J.&lt;/author&gt;&lt;author&gt;Griffiths, L. R.&lt;/author&gt;&lt;/authors&gt;&lt;/contributors&gt;&lt;auth-address&gt;Genomic Research Centre, School of Health Science, Griffith University, Parklands Drive, Southport, QLD 4217, Australia.&lt;/auth-address&gt;&lt;titles&gt;&lt;title&gt;Genetic variants of angiotensin converting enzyme and methylenetetrahydrofolate reductase may act in combination to increase migraine susceptibility&lt;/title&gt;&lt;secondary-title&gt;Brain Res Mol Brain Res&lt;/secondary-title&gt;&lt;/titles&gt;&lt;periodical&gt;&lt;full-title&gt;Brain Res Mol Brain Res&lt;/full-title&gt;&lt;/periodical&gt;&lt;pages&gt;112-7&lt;/pages&gt;&lt;volume&gt;136&lt;/volume&gt;&lt;number&gt;1-2&lt;/number&gt;&lt;edition&gt;2005/05/17&lt;/edition&gt;&lt;keywords&gt;&lt;keyword&gt;Adult&lt;/keyword&gt;&lt;keyword&gt;Case-Control Studies&lt;/keyword&gt;&lt;keyword&gt;Confidence Intervals&lt;/keyword&gt;&lt;keyword&gt;*Disease Susceptibility&lt;/keyword&gt;&lt;keyword&gt;Female&lt;/keyword&gt;&lt;keyword&gt;Gene Frequency&lt;/keyword&gt;&lt;keyword&gt;Genetic Variation/*genetics&lt;/keyword&gt;&lt;keyword&gt;Genotype&lt;/keyword&gt;&lt;keyword&gt;Humans&lt;/keyword&gt;&lt;keyword&gt;Logistic Models&lt;/keyword&gt;&lt;keyword&gt;Male&lt;/keyword&gt;&lt;keyword&gt;Methylenetetrahydrofolate Reductase (NADPH2)/*genetics&lt;/keyword&gt;&lt;keyword&gt;Middle Aged&lt;/keyword&gt;&lt;keyword&gt;Migraine Disorders/*genetics&lt;/keyword&gt;&lt;keyword&gt;Peptidyl-Dipeptidase A/*genetics&lt;/keyword&gt;&lt;keyword&gt;Risk&lt;/keyword&gt;&lt;/keywords&gt;&lt;dates&gt;&lt;year&gt;2005&lt;/year&gt;&lt;pub-dates&gt;&lt;date&gt;May 20&lt;/date&gt;&lt;/pub-dates&gt;&lt;/dates&gt;&lt;isbn&gt;0169-328X (Print)&amp;#xD;0169-328X (Linking)&lt;/isbn&gt;&lt;accession-num&gt;15893594&lt;/accession-num&gt;&lt;urls&gt;&lt;related-urls&gt;&lt;url&gt;https://www.ncbi.nlm.nih.gov/pubmed/15893594&lt;/url&gt;&lt;/related-urls&gt;&lt;/urls&gt;&lt;electronic-resource-num&gt;10.1016/j.molbrainres.2005.01.006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D1B700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Lea et al.</w:t>
            </w:r>
          </w:p>
        </w:tc>
        <w:tc>
          <w:tcPr>
            <w:tcW w:w="281" w:type="pct"/>
            <w:hideMark/>
          </w:tcPr>
          <w:p w14:paraId="60A6782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399" w:type="pct"/>
            <w:hideMark/>
          </w:tcPr>
          <w:p w14:paraId="6D5BD99D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4</w:t>
            </w:r>
          </w:p>
        </w:tc>
        <w:tc>
          <w:tcPr>
            <w:tcW w:w="281" w:type="pct"/>
            <w:hideMark/>
          </w:tcPr>
          <w:p w14:paraId="77B8426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81" w:type="pct"/>
            <w:hideMark/>
          </w:tcPr>
          <w:p w14:paraId="72D7AE9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2</w:t>
            </w:r>
          </w:p>
        </w:tc>
        <w:tc>
          <w:tcPr>
            <w:tcW w:w="281" w:type="pct"/>
            <w:hideMark/>
          </w:tcPr>
          <w:p w14:paraId="57520D4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6</w:t>
            </w:r>
          </w:p>
        </w:tc>
        <w:tc>
          <w:tcPr>
            <w:tcW w:w="305" w:type="pct"/>
            <w:hideMark/>
          </w:tcPr>
          <w:p w14:paraId="01D54E9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305" w:type="pct"/>
            <w:hideMark/>
          </w:tcPr>
          <w:p w14:paraId="6F33D35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3240639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</w:t>
            </w:r>
          </w:p>
        </w:tc>
        <w:tc>
          <w:tcPr>
            <w:tcW w:w="519" w:type="pct"/>
            <w:hideMark/>
          </w:tcPr>
          <w:p w14:paraId="6B39694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420" w:type="pct"/>
            <w:hideMark/>
          </w:tcPr>
          <w:p w14:paraId="148999D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2AFAE14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B782D1B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ustria</w:t>
            </w:r>
          </w:p>
        </w:tc>
        <w:tc>
          <w:tcPr>
            <w:tcW w:w="470" w:type="pct"/>
            <w:hideMark/>
          </w:tcPr>
          <w:p w14:paraId="7C67599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ZW5uZXI8L0F1dGhvcj48WWVhcj4yMDAyPC9ZZWFyPjxS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ZW5uZXI8L0F1dGhvcj48WWVhcj4yMDAyPC9ZZWFyPjxS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3E6097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enner et al.</w:t>
            </w:r>
          </w:p>
        </w:tc>
        <w:tc>
          <w:tcPr>
            <w:tcW w:w="281" w:type="pct"/>
            <w:hideMark/>
          </w:tcPr>
          <w:p w14:paraId="4B0713C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698F379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2</w:t>
            </w:r>
          </w:p>
        </w:tc>
        <w:tc>
          <w:tcPr>
            <w:tcW w:w="281" w:type="pct"/>
            <w:hideMark/>
          </w:tcPr>
          <w:p w14:paraId="3654D52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281" w:type="pct"/>
            <w:hideMark/>
          </w:tcPr>
          <w:p w14:paraId="6F821A9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2</w:t>
            </w:r>
          </w:p>
        </w:tc>
        <w:tc>
          <w:tcPr>
            <w:tcW w:w="281" w:type="pct"/>
            <w:hideMark/>
          </w:tcPr>
          <w:p w14:paraId="6D42585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6</w:t>
            </w:r>
          </w:p>
        </w:tc>
        <w:tc>
          <w:tcPr>
            <w:tcW w:w="305" w:type="pct"/>
            <w:hideMark/>
          </w:tcPr>
          <w:p w14:paraId="2543BA7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</w:t>
            </w:r>
          </w:p>
        </w:tc>
        <w:tc>
          <w:tcPr>
            <w:tcW w:w="305" w:type="pct"/>
            <w:hideMark/>
          </w:tcPr>
          <w:p w14:paraId="3255AF1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hideMark/>
          </w:tcPr>
          <w:p w14:paraId="1C29E35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519" w:type="pct"/>
            <w:hideMark/>
          </w:tcPr>
          <w:p w14:paraId="0E04258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6</w:t>
            </w:r>
          </w:p>
        </w:tc>
        <w:tc>
          <w:tcPr>
            <w:tcW w:w="420" w:type="pct"/>
            <w:hideMark/>
          </w:tcPr>
          <w:p w14:paraId="501F7A9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33B81B6A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8B6155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zerbaijan</w:t>
            </w:r>
          </w:p>
        </w:tc>
        <w:tc>
          <w:tcPr>
            <w:tcW w:w="470" w:type="pct"/>
            <w:hideMark/>
          </w:tcPr>
          <w:p w14:paraId="4C5CE5B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2E6AD0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ualdi et al.</w:t>
            </w:r>
          </w:p>
        </w:tc>
        <w:tc>
          <w:tcPr>
            <w:tcW w:w="281" w:type="pct"/>
            <w:hideMark/>
          </w:tcPr>
          <w:p w14:paraId="06879FF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1C10545F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81" w:type="pct"/>
            <w:hideMark/>
          </w:tcPr>
          <w:p w14:paraId="3981763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36A1BEB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761DD03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70CA8D9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25A8087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A59B93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1F24243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420" w:type="pct"/>
            <w:hideMark/>
          </w:tcPr>
          <w:p w14:paraId="488F122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</w:tr>
      <w:tr w:rsidR="00B22CB3" w:rsidRPr="00463C32" w14:paraId="0B827C3F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90082A8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angladesh</w:t>
            </w:r>
          </w:p>
        </w:tc>
        <w:tc>
          <w:tcPr>
            <w:tcW w:w="470" w:type="pct"/>
            <w:hideMark/>
          </w:tcPr>
          <w:p w14:paraId="63A1360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Ib3NlbjwvQXV0aG9yPjxZZWFyPjIwMjE8L1llYXI+PFJl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Ib3NlbjwvQXV0aG9yPjxZZWFyPjIwMjE8L1llYXI+PFJl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AA1AF7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Hosen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et al.</w:t>
            </w:r>
          </w:p>
        </w:tc>
        <w:tc>
          <w:tcPr>
            <w:tcW w:w="281" w:type="pct"/>
            <w:hideMark/>
          </w:tcPr>
          <w:p w14:paraId="67D424D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399" w:type="pct"/>
            <w:hideMark/>
          </w:tcPr>
          <w:p w14:paraId="50954A8E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281" w:type="pct"/>
            <w:hideMark/>
          </w:tcPr>
          <w:p w14:paraId="0A5A014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81" w:type="pct"/>
            <w:hideMark/>
          </w:tcPr>
          <w:p w14:paraId="39EEE20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2</w:t>
            </w:r>
          </w:p>
        </w:tc>
        <w:tc>
          <w:tcPr>
            <w:tcW w:w="281" w:type="pct"/>
            <w:hideMark/>
          </w:tcPr>
          <w:p w14:paraId="1C61B7A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05" w:type="pct"/>
            <w:hideMark/>
          </w:tcPr>
          <w:p w14:paraId="6BCE5E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</w:t>
            </w:r>
          </w:p>
        </w:tc>
        <w:tc>
          <w:tcPr>
            <w:tcW w:w="305" w:type="pct"/>
            <w:hideMark/>
          </w:tcPr>
          <w:p w14:paraId="67198FF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.5</w:t>
            </w:r>
          </w:p>
        </w:tc>
        <w:tc>
          <w:tcPr>
            <w:tcW w:w="305" w:type="pct"/>
            <w:hideMark/>
          </w:tcPr>
          <w:p w14:paraId="5AB598C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.5</w:t>
            </w:r>
          </w:p>
        </w:tc>
        <w:tc>
          <w:tcPr>
            <w:tcW w:w="519" w:type="pct"/>
            <w:hideMark/>
          </w:tcPr>
          <w:p w14:paraId="03B2E92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420" w:type="pct"/>
            <w:hideMark/>
          </w:tcPr>
          <w:p w14:paraId="01A7555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9389B0C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7E53DDA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elgium</w:t>
            </w:r>
          </w:p>
        </w:tc>
        <w:tc>
          <w:tcPr>
            <w:tcW w:w="470" w:type="pct"/>
            <w:hideMark/>
          </w:tcPr>
          <w:p w14:paraId="2082A5A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Dc8L1llYXI+PFJlY051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Dc8L1llYXI+PFJlY051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F1ADF5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Li et al.</w:t>
            </w:r>
          </w:p>
        </w:tc>
        <w:tc>
          <w:tcPr>
            <w:tcW w:w="281" w:type="pct"/>
            <w:hideMark/>
          </w:tcPr>
          <w:p w14:paraId="54F7B82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399" w:type="pct"/>
            <w:hideMark/>
          </w:tcPr>
          <w:p w14:paraId="3E5FBB21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87</w:t>
            </w:r>
          </w:p>
        </w:tc>
        <w:tc>
          <w:tcPr>
            <w:tcW w:w="281" w:type="pct"/>
            <w:hideMark/>
          </w:tcPr>
          <w:p w14:paraId="799AC57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6</w:t>
            </w:r>
          </w:p>
        </w:tc>
        <w:tc>
          <w:tcPr>
            <w:tcW w:w="281" w:type="pct"/>
            <w:hideMark/>
          </w:tcPr>
          <w:p w14:paraId="4196565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65</w:t>
            </w:r>
          </w:p>
        </w:tc>
        <w:tc>
          <w:tcPr>
            <w:tcW w:w="281" w:type="pct"/>
            <w:hideMark/>
          </w:tcPr>
          <w:p w14:paraId="3F7A7DC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305" w:type="pct"/>
            <w:hideMark/>
          </w:tcPr>
          <w:p w14:paraId="5938FE8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7A89982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0B9FB7F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519" w:type="pct"/>
            <w:hideMark/>
          </w:tcPr>
          <w:p w14:paraId="09621CE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20" w:type="pct"/>
            <w:hideMark/>
          </w:tcPr>
          <w:p w14:paraId="13FAD7E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87DD0BF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BA0D9B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osnia and Herzegovina</w:t>
            </w:r>
          </w:p>
        </w:tc>
        <w:tc>
          <w:tcPr>
            <w:tcW w:w="470" w:type="pct"/>
            <w:hideMark/>
          </w:tcPr>
          <w:p w14:paraId="54CC86A9" w14:textId="0389C106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DZW5hbm92aWM8L0F1dGhvcj48WWVhcj4yMDIxPC9ZZWFy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DZW5hbm92aWM8L0F1dGhvcj48WWVhcj4yMDIxPC9ZZWFy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556EB0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enanovic et al.</w:t>
            </w:r>
          </w:p>
        </w:tc>
        <w:tc>
          <w:tcPr>
            <w:tcW w:w="281" w:type="pct"/>
            <w:hideMark/>
          </w:tcPr>
          <w:p w14:paraId="3283E32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399" w:type="pct"/>
            <w:hideMark/>
          </w:tcPr>
          <w:p w14:paraId="08AF41EB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2</w:t>
            </w:r>
          </w:p>
        </w:tc>
        <w:tc>
          <w:tcPr>
            <w:tcW w:w="281" w:type="pct"/>
            <w:hideMark/>
          </w:tcPr>
          <w:p w14:paraId="46807E8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4A83F18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42D620D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2BB591B2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6FA3341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6312AC8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5E70896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420" w:type="pct"/>
            <w:hideMark/>
          </w:tcPr>
          <w:p w14:paraId="1E55467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</w:tr>
      <w:tr w:rsidR="00B22CB3" w:rsidRPr="00463C32" w14:paraId="6BE4524D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DBE171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razil</w:t>
            </w:r>
          </w:p>
        </w:tc>
        <w:tc>
          <w:tcPr>
            <w:tcW w:w="470" w:type="pct"/>
            <w:hideMark/>
          </w:tcPr>
          <w:p w14:paraId="20888FD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imura&lt;/Author&gt;&lt;Year&gt;2012&lt;/Year&gt;&lt;RecNum&gt;10&lt;/RecNum&gt;&lt;DisplayText&gt;[9]&lt;/DisplayText&gt;&lt;record&gt;&lt;rec-number&gt;10&lt;/rec-number&gt;&lt;foreign-keys&gt;&lt;key app="EN" db-id="rzpr9e2sr5w0vteprpyxfd2if9a9f0r2z2va" timestamp="1708336696"&gt;10&lt;/key&gt;&lt;/foreign-keys&gt;&lt;ref-type name="Journal Article"&gt;17&lt;/ref-type&gt;&lt;contributors&gt;&lt;authors&gt;&lt;author&gt;Kimura, L.&lt;/author&gt;&lt;author&gt;Angeli, C. B.&lt;/author&gt;&lt;author&gt;Auricchio, M. T.&lt;/author&gt;&lt;author&gt;Fernandes, G. R.&lt;/author&gt;&lt;author&gt;Pereira, A. C.&lt;/author&gt;&lt;author&gt;Vicente, J. P.&lt;/author&gt;&lt;author&gt;Pereira, T. V.&lt;/author&gt;&lt;author&gt;Mingroni-Netto, R. C.&lt;/author&gt;&lt;/authors&gt;&lt;/contributors&gt;&lt;auth-address&gt;Centro de Estudos do Genoma Humano and Departamento de Genetica e Biologia Evolutiva, Instituto de Biociencias, Universidade de Sao Paulo, 11461 Sao Paulo, SP, Brazil.&lt;/auth-address&gt;&lt;titles&gt;&lt;title&gt;Multilocus family-based association analysis of seven candidate polymorphisms with essential hypertension in an african-derived semi-isolated brazilian population&lt;/title&gt;&lt;secondary-title&gt;Int J Hypertens&lt;/secondary-title&gt;&lt;/titles&gt;&lt;periodical&gt;&lt;full-title&gt;Int J Hypertens&lt;/full-title&gt;&lt;/periodical&gt;&lt;pages&gt;859219&lt;/pages&gt;&lt;volume&gt;2012&lt;/volume&gt;&lt;edition&gt;2012/10/12&lt;/edition&gt;&lt;dates&gt;&lt;year&gt;2012&lt;/year&gt;&lt;/dates&gt;&lt;isbn&gt;2090-0392 (Electronic)&amp;#xD;2090-0384 (Print)&lt;/isbn&gt;&lt;accession-num&gt;23056922&lt;/accession-num&gt;&lt;urls&gt;&lt;related-urls&gt;&lt;url&gt;https://www.ncbi.nlm.nih.gov/pubmed/23056922&lt;/url&gt;&lt;/related-urls&gt;&lt;/urls&gt;&lt;custom2&gt;PMC3463917&lt;/custom2&gt;&lt;electronic-resource-num&gt;10.1155/2012/859219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202233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imura et al.</w:t>
            </w:r>
          </w:p>
        </w:tc>
        <w:tc>
          <w:tcPr>
            <w:tcW w:w="281" w:type="pct"/>
            <w:hideMark/>
          </w:tcPr>
          <w:p w14:paraId="170CAF3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399" w:type="pct"/>
            <w:hideMark/>
          </w:tcPr>
          <w:p w14:paraId="5CABD050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6</w:t>
            </w:r>
          </w:p>
        </w:tc>
        <w:tc>
          <w:tcPr>
            <w:tcW w:w="281" w:type="pct"/>
            <w:hideMark/>
          </w:tcPr>
          <w:p w14:paraId="4663716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4</w:t>
            </w:r>
          </w:p>
        </w:tc>
        <w:tc>
          <w:tcPr>
            <w:tcW w:w="281" w:type="pct"/>
            <w:hideMark/>
          </w:tcPr>
          <w:p w14:paraId="7001EB7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2</w:t>
            </w:r>
          </w:p>
        </w:tc>
        <w:tc>
          <w:tcPr>
            <w:tcW w:w="281" w:type="pct"/>
            <w:hideMark/>
          </w:tcPr>
          <w:p w14:paraId="14B3CBF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0</w:t>
            </w:r>
          </w:p>
        </w:tc>
        <w:tc>
          <w:tcPr>
            <w:tcW w:w="305" w:type="pct"/>
            <w:hideMark/>
          </w:tcPr>
          <w:p w14:paraId="50A3929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305" w:type="pct"/>
            <w:hideMark/>
          </w:tcPr>
          <w:p w14:paraId="2E3AE9D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2528DDA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519" w:type="pct"/>
            <w:hideMark/>
          </w:tcPr>
          <w:p w14:paraId="2BCC2AA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9</w:t>
            </w:r>
          </w:p>
        </w:tc>
        <w:tc>
          <w:tcPr>
            <w:tcW w:w="420" w:type="pct"/>
            <w:hideMark/>
          </w:tcPr>
          <w:p w14:paraId="528C4FF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0ED9B35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1364E2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razil</w:t>
            </w:r>
          </w:p>
        </w:tc>
        <w:tc>
          <w:tcPr>
            <w:tcW w:w="470" w:type="pct"/>
            <w:noWrap/>
            <w:hideMark/>
          </w:tcPr>
          <w:p w14:paraId="0B621E7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Schuch&lt;/Author&gt;&lt;Year&gt;2014&lt;/Year&gt;&lt;RecNum&gt;11&lt;/RecNum&gt;&lt;DisplayText&gt;[10]&lt;/DisplayText&gt;&lt;record&gt;&lt;rec-number&gt;11&lt;/rec-number&gt;&lt;foreign-keys&gt;&lt;key app="EN" db-id="rzpr9e2sr5w0vteprpyxfd2if9a9f0r2z2va" timestamp="1708336765"&gt;11&lt;/key&gt;&lt;/foreign-keys&gt;&lt;ref-type name="Journal Article"&gt;17&lt;/ref-type&gt;&lt;contributors&gt;&lt;authors&gt;&lt;author&gt;Schuch, J. B.&lt;/author&gt;&lt;author&gt;Constantin, P. C.&lt;/author&gt;&lt;author&gt;da Silva, V. K.&lt;/author&gt;&lt;author&gt;Korb, C.&lt;/author&gt;&lt;author&gt;Bamberg, D. P.&lt;/author&gt;&lt;author&gt;da Rocha, T. J.&lt;/author&gt;&lt;author&gt;Fiegenbaum, M.&lt;/author&gt;&lt;author&gt;de Oliveira, A., Jr.&lt;/author&gt;&lt;author&gt;Tisser, L. A.&lt;/author&gt;&lt;author&gt;de Andrade, F. M.&lt;/author&gt;&lt;/authors&gt;&lt;/contributors&gt;&lt;auth-address&gt;Institute of Health Sciences, Universidade Feevale, Novo Hamburgo, RS, Brazil.&lt;/auth-address&gt;&lt;titles&gt;&lt;title&gt;ACE polymorphism and use of ACE inhibitors: effects on memory performance&lt;/title&gt;&lt;secondary-title&gt;Age (Dordr)&lt;/secondary-title&gt;&lt;/titles&gt;&lt;periodical&gt;&lt;full-title&gt;Age (Dordr)&lt;/full-title&gt;&lt;/periodical&gt;&lt;pages&gt;9646&lt;/pages&gt;&lt;volume&gt;36&lt;/volume&gt;&lt;number&gt;3&lt;/number&gt;&lt;edition&gt;2014/04/04&lt;/edition&gt;&lt;keywords&gt;&lt;keyword&gt;Aging/*genetics/metabolism&lt;/keyword&gt;&lt;keyword&gt;Alleles&lt;/keyword&gt;&lt;keyword&gt;Angiotensin-Converting Enzyme Inhibitors/*pharmacology&lt;/keyword&gt;&lt;keyword&gt;Female&lt;/keyword&gt;&lt;keyword&gt;Genotype&lt;/keyword&gt;&lt;keyword&gt;Healthy Volunteers&lt;/keyword&gt;&lt;keyword&gt;Humans&lt;/keyword&gt;&lt;keyword&gt;Male&lt;/keyword&gt;&lt;keyword&gt;Memory/*drug effects/physiology&lt;/keyword&gt;&lt;keyword&gt;Middle Aged&lt;/keyword&gt;&lt;keyword&gt;Peptidyl-Dipeptidase A/*genetics&lt;/keyword&gt;&lt;keyword&gt;*Polymorphism, Genetic&lt;/keyword&gt;&lt;keyword&gt;Renin-Angiotensin System/*genetics&lt;/keyword&gt;&lt;/keywords&gt;&lt;dates&gt;&lt;year&gt;2014&lt;/year&gt;&lt;pub-dates&gt;&lt;date&gt;Jun&lt;/date&gt;&lt;/pub-dates&gt;&lt;/dates&gt;&lt;isbn&gt;1574-4647 (Electronic)&amp;#xD;0161-9152 (Print)&amp;#xD;0161-9152 (Linking)&lt;/isbn&gt;&lt;accession-num&gt;24696269&lt;/accession-num&gt;&lt;urls&gt;&lt;related-urls&gt;&lt;url&gt;https://www.ncbi.nlm.nih.gov/pubmed/24696269&lt;/url&gt;&lt;/related-urls&gt;&lt;/urls&gt;&lt;custom2&gt;PMC4082601&lt;/custom2&gt;&lt;electronic-resource-num&gt;10.1007/s11357-014-9646-z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E36A5D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chuch et al.</w:t>
            </w:r>
          </w:p>
        </w:tc>
        <w:tc>
          <w:tcPr>
            <w:tcW w:w="281" w:type="pct"/>
            <w:hideMark/>
          </w:tcPr>
          <w:p w14:paraId="2184622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399" w:type="pct"/>
            <w:hideMark/>
          </w:tcPr>
          <w:p w14:paraId="6EB6251E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281" w:type="pct"/>
            <w:hideMark/>
          </w:tcPr>
          <w:p w14:paraId="5CBADD8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4</w:t>
            </w:r>
          </w:p>
        </w:tc>
        <w:tc>
          <w:tcPr>
            <w:tcW w:w="281" w:type="pct"/>
            <w:hideMark/>
          </w:tcPr>
          <w:p w14:paraId="07D1074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281" w:type="pct"/>
            <w:hideMark/>
          </w:tcPr>
          <w:p w14:paraId="79108E4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0B2EF3B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5" w:type="pct"/>
            <w:hideMark/>
          </w:tcPr>
          <w:p w14:paraId="234876B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05" w:type="pct"/>
            <w:hideMark/>
          </w:tcPr>
          <w:p w14:paraId="2DFE3B8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</w:t>
            </w:r>
          </w:p>
        </w:tc>
        <w:tc>
          <w:tcPr>
            <w:tcW w:w="519" w:type="pct"/>
            <w:hideMark/>
          </w:tcPr>
          <w:p w14:paraId="0D3E214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420" w:type="pct"/>
            <w:hideMark/>
          </w:tcPr>
          <w:p w14:paraId="238F70F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41F8EC1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668142C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  <w:lang w:val="sv-SE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razil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noWrap/>
            <w:hideMark/>
          </w:tcPr>
          <w:p w14:paraId="21DAC69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6102145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27D3BE0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012ECE25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411</w:t>
            </w:r>
          </w:p>
          <w:p w14:paraId="7BA7179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441C86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AB167F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2EF2F9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D00EC2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17704E2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4A73825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4C5D133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20" w:type="pct"/>
            <w:hideMark/>
          </w:tcPr>
          <w:p w14:paraId="29B6C7E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5588ADCD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9B477E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ulgaria</w:t>
            </w:r>
          </w:p>
        </w:tc>
        <w:tc>
          <w:tcPr>
            <w:tcW w:w="470" w:type="pct"/>
            <w:hideMark/>
          </w:tcPr>
          <w:p w14:paraId="0B68A11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b3N0YWRpbm92YTwvQXV0aG9yPjxZZWFyPjIwMTc8L1ll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b3N0YWRpbm92YTwvQXV0aG9yPjxZZWFyPjIwMTc8L1ll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7F82CA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ostadinova et al.</w:t>
            </w:r>
          </w:p>
        </w:tc>
        <w:tc>
          <w:tcPr>
            <w:tcW w:w="281" w:type="pct"/>
            <w:hideMark/>
          </w:tcPr>
          <w:p w14:paraId="16D6830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399" w:type="pct"/>
            <w:hideMark/>
          </w:tcPr>
          <w:p w14:paraId="3E6C598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281" w:type="pct"/>
            <w:hideMark/>
          </w:tcPr>
          <w:p w14:paraId="5DB3C1F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81" w:type="pct"/>
            <w:hideMark/>
          </w:tcPr>
          <w:p w14:paraId="54263CA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281" w:type="pct"/>
            <w:hideMark/>
          </w:tcPr>
          <w:p w14:paraId="59F2F8B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305" w:type="pct"/>
            <w:hideMark/>
          </w:tcPr>
          <w:p w14:paraId="593D4B7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hideMark/>
          </w:tcPr>
          <w:p w14:paraId="1F85082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05" w:type="pct"/>
            <w:hideMark/>
          </w:tcPr>
          <w:p w14:paraId="4D964D3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519" w:type="pct"/>
            <w:hideMark/>
          </w:tcPr>
          <w:p w14:paraId="1A1CB4F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420" w:type="pct"/>
            <w:hideMark/>
          </w:tcPr>
          <w:p w14:paraId="5A56F88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F0827B2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780871B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urkina Faso</w:t>
            </w:r>
          </w:p>
        </w:tc>
        <w:tc>
          <w:tcPr>
            <w:tcW w:w="470" w:type="pct"/>
            <w:hideMark/>
          </w:tcPr>
          <w:p w14:paraId="18CC1DC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Y2hlbG91Z291PC9BdXRob3I+PFllYXI+MjAxNTwvWWVh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Y2hlbG91Z291PC9BdXRob3I+PFllYXI+MjAxNTwvWWVh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99E543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chelougou et al.</w:t>
            </w:r>
          </w:p>
        </w:tc>
        <w:tc>
          <w:tcPr>
            <w:tcW w:w="281" w:type="pct"/>
            <w:hideMark/>
          </w:tcPr>
          <w:p w14:paraId="7A10EF4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399" w:type="pct"/>
            <w:hideMark/>
          </w:tcPr>
          <w:p w14:paraId="76B7A2C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</w:t>
            </w:r>
          </w:p>
        </w:tc>
        <w:tc>
          <w:tcPr>
            <w:tcW w:w="281" w:type="pct"/>
            <w:hideMark/>
          </w:tcPr>
          <w:p w14:paraId="7DED54A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81" w:type="pct"/>
            <w:hideMark/>
          </w:tcPr>
          <w:p w14:paraId="14D4B3A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281" w:type="pct"/>
            <w:hideMark/>
          </w:tcPr>
          <w:p w14:paraId="3EFDD22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305" w:type="pct"/>
            <w:hideMark/>
          </w:tcPr>
          <w:p w14:paraId="2A7522D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</w:t>
            </w:r>
          </w:p>
        </w:tc>
        <w:tc>
          <w:tcPr>
            <w:tcW w:w="305" w:type="pct"/>
            <w:hideMark/>
          </w:tcPr>
          <w:p w14:paraId="6AC6CD8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305" w:type="pct"/>
            <w:hideMark/>
          </w:tcPr>
          <w:p w14:paraId="67C68C3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7</w:t>
            </w:r>
          </w:p>
        </w:tc>
        <w:tc>
          <w:tcPr>
            <w:tcW w:w="519" w:type="pct"/>
            <w:hideMark/>
          </w:tcPr>
          <w:p w14:paraId="46FD858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420" w:type="pct"/>
            <w:hideMark/>
          </w:tcPr>
          <w:p w14:paraId="06F84F5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574A7CD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6E7E43A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anada</w:t>
            </w:r>
          </w:p>
        </w:tc>
        <w:tc>
          <w:tcPr>
            <w:tcW w:w="470" w:type="pct"/>
            <w:hideMark/>
          </w:tcPr>
          <w:p w14:paraId="392B7BF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dW48L0F1dGhvcj48WWVhcj4yMDE4PC9ZZWFyPjxSZWNO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dW48L0F1dGhvcj48WWVhcj4yMDE4PC9ZZWFyPjxSZWNO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440303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un et al.</w:t>
            </w:r>
          </w:p>
        </w:tc>
        <w:tc>
          <w:tcPr>
            <w:tcW w:w="281" w:type="pct"/>
            <w:hideMark/>
          </w:tcPr>
          <w:p w14:paraId="3D86744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399" w:type="pct"/>
            <w:hideMark/>
          </w:tcPr>
          <w:p w14:paraId="6A2716B6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52</w:t>
            </w:r>
          </w:p>
        </w:tc>
        <w:tc>
          <w:tcPr>
            <w:tcW w:w="281" w:type="pct"/>
            <w:hideMark/>
          </w:tcPr>
          <w:p w14:paraId="789F454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1</w:t>
            </w:r>
          </w:p>
        </w:tc>
        <w:tc>
          <w:tcPr>
            <w:tcW w:w="281" w:type="pct"/>
            <w:hideMark/>
          </w:tcPr>
          <w:p w14:paraId="11322DC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29</w:t>
            </w:r>
          </w:p>
        </w:tc>
        <w:tc>
          <w:tcPr>
            <w:tcW w:w="281" w:type="pct"/>
            <w:hideMark/>
          </w:tcPr>
          <w:p w14:paraId="4D131BE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2</w:t>
            </w:r>
          </w:p>
        </w:tc>
        <w:tc>
          <w:tcPr>
            <w:tcW w:w="305" w:type="pct"/>
            <w:hideMark/>
          </w:tcPr>
          <w:p w14:paraId="712293B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05" w:type="pct"/>
            <w:hideMark/>
          </w:tcPr>
          <w:p w14:paraId="56896D5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713422F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519" w:type="pct"/>
            <w:hideMark/>
          </w:tcPr>
          <w:p w14:paraId="782ECD7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420" w:type="pct"/>
            <w:hideMark/>
          </w:tcPr>
          <w:p w14:paraId="368E8AE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DDBB736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756270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hile</w:t>
            </w:r>
          </w:p>
        </w:tc>
        <w:tc>
          <w:tcPr>
            <w:tcW w:w="470" w:type="pct"/>
            <w:hideMark/>
          </w:tcPr>
          <w:p w14:paraId="7F253E2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YW5odWV6YTwvQXV0aG9yPjxZZWFyPjIwMTY8L1llYXI+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YW5odWV6YTwvQXV0aG9yPjxZZWFyPjIwMTY8L1llYXI+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2CDE72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anhueza et al.</w:t>
            </w:r>
          </w:p>
        </w:tc>
        <w:tc>
          <w:tcPr>
            <w:tcW w:w="281" w:type="pct"/>
            <w:hideMark/>
          </w:tcPr>
          <w:p w14:paraId="4029E1F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399" w:type="pct"/>
            <w:hideMark/>
          </w:tcPr>
          <w:p w14:paraId="21CDB06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281" w:type="pct"/>
            <w:hideMark/>
          </w:tcPr>
          <w:p w14:paraId="6AF5D8D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5</w:t>
            </w:r>
          </w:p>
        </w:tc>
        <w:tc>
          <w:tcPr>
            <w:tcW w:w="281" w:type="pct"/>
            <w:hideMark/>
          </w:tcPr>
          <w:p w14:paraId="748D172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6</w:t>
            </w:r>
          </w:p>
        </w:tc>
        <w:tc>
          <w:tcPr>
            <w:tcW w:w="281" w:type="pct"/>
            <w:hideMark/>
          </w:tcPr>
          <w:p w14:paraId="63BF46C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</w:t>
            </w:r>
          </w:p>
        </w:tc>
        <w:tc>
          <w:tcPr>
            <w:tcW w:w="305" w:type="pct"/>
            <w:hideMark/>
          </w:tcPr>
          <w:p w14:paraId="3C0C39D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305" w:type="pct"/>
            <w:hideMark/>
          </w:tcPr>
          <w:p w14:paraId="3C146B6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766987B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</w:t>
            </w:r>
          </w:p>
        </w:tc>
        <w:tc>
          <w:tcPr>
            <w:tcW w:w="519" w:type="pct"/>
            <w:hideMark/>
          </w:tcPr>
          <w:p w14:paraId="498858E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</w:t>
            </w:r>
          </w:p>
        </w:tc>
        <w:tc>
          <w:tcPr>
            <w:tcW w:w="420" w:type="pct"/>
            <w:hideMark/>
          </w:tcPr>
          <w:p w14:paraId="0EC6DB6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463C6F0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11086AE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470" w:type="pct"/>
            <w:hideMark/>
          </w:tcPr>
          <w:p w14:paraId="220BA8F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b3VuZzwvQXV0aG9yPjxZZWFyPjE5OTg8L1llYXI+PFJl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b3VuZzwvQXV0aG9yPjxZZWFyPjE5OTg8L1llYXI+PFJl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  <w:lang w:val="en-US"/>
              </w:rPr>
              <w:t>[15]</w:t>
            </w:r>
            <w:r>
              <w:rPr>
                <w:rFonts w:ascii="Helvetica Neue" w:hAnsi="Helvetica Neue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586" w:type="pct"/>
            <w:hideMark/>
          </w:tcPr>
          <w:p w14:paraId="345EBB6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Young et al.</w:t>
            </w:r>
          </w:p>
        </w:tc>
        <w:tc>
          <w:tcPr>
            <w:tcW w:w="281" w:type="pct"/>
            <w:hideMark/>
          </w:tcPr>
          <w:p w14:paraId="3148B29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8</w:t>
            </w:r>
          </w:p>
        </w:tc>
        <w:tc>
          <w:tcPr>
            <w:tcW w:w="399" w:type="pct"/>
            <w:hideMark/>
          </w:tcPr>
          <w:p w14:paraId="4CF91A75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3</w:t>
            </w:r>
          </w:p>
        </w:tc>
        <w:tc>
          <w:tcPr>
            <w:tcW w:w="281" w:type="pct"/>
            <w:hideMark/>
          </w:tcPr>
          <w:p w14:paraId="0B78EA2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1</w:t>
            </w:r>
          </w:p>
        </w:tc>
        <w:tc>
          <w:tcPr>
            <w:tcW w:w="281" w:type="pct"/>
            <w:hideMark/>
          </w:tcPr>
          <w:p w14:paraId="38BB800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8</w:t>
            </w:r>
          </w:p>
        </w:tc>
        <w:tc>
          <w:tcPr>
            <w:tcW w:w="281" w:type="pct"/>
            <w:hideMark/>
          </w:tcPr>
          <w:p w14:paraId="0C2A9C2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</w:t>
            </w:r>
          </w:p>
        </w:tc>
        <w:tc>
          <w:tcPr>
            <w:tcW w:w="305" w:type="pct"/>
            <w:hideMark/>
          </w:tcPr>
          <w:p w14:paraId="59B54C5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305" w:type="pct"/>
            <w:hideMark/>
          </w:tcPr>
          <w:p w14:paraId="1B3DE2E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hideMark/>
          </w:tcPr>
          <w:p w14:paraId="3037384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</w:t>
            </w:r>
          </w:p>
        </w:tc>
        <w:tc>
          <w:tcPr>
            <w:tcW w:w="519" w:type="pct"/>
            <w:hideMark/>
          </w:tcPr>
          <w:p w14:paraId="5175B1C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3</w:t>
            </w:r>
          </w:p>
        </w:tc>
        <w:tc>
          <w:tcPr>
            <w:tcW w:w="420" w:type="pct"/>
            <w:hideMark/>
          </w:tcPr>
          <w:p w14:paraId="2B32514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84DA49D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2D3B1F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470" w:type="pct"/>
            <w:hideMark/>
          </w:tcPr>
          <w:p w14:paraId="4E6017B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Ohishi&lt;/Author&gt;&lt;Year&gt;1994&lt;/Year&gt;&lt;RecNum&gt;17&lt;/RecNum&gt;&lt;DisplayText&gt;[16]&lt;/DisplayText&gt;&lt;record&gt;&lt;rec-number&gt;17&lt;/rec-number&gt;&lt;foreign-keys&gt;&lt;key app="EN" db-id="rzpr9e2sr5w0vteprpyxfd2if9a9f0r2z2va" timestamp="1708337349"&gt;17&lt;/key&gt;&lt;/foreign-keys&gt;&lt;ref-type name="Journal Article"&gt;17&lt;/ref-type&gt;&lt;contributors&gt;&lt;authors&gt;&lt;author&gt;Ohishi, M.&lt;/author&gt;&lt;author&gt;Rakugi, H.&lt;/author&gt;&lt;author&gt;Ogihara, T.&lt;/author&gt;&lt;/authors&gt;&lt;/contributors&gt;&lt;titles&gt;&lt;title&gt;Association between a deletion polymorphism of the angiotensin-converting-enzyme gene and left ventricular hypertrophy&lt;/title&gt;&lt;secondary-title&gt;N Engl J Med&lt;/secondary-title&gt;&lt;/titles&gt;&lt;periodical&gt;&lt;full-title&gt;N Engl J Med&lt;/full-title&gt;&lt;/periodical&gt;&lt;pages&gt;1097-8&lt;/pages&gt;&lt;volume&gt;331&lt;/volume&gt;&lt;number&gt;16&lt;/number&gt;&lt;edition&gt;1994/10/20&lt;/edition&gt;&lt;keywords&gt;&lt;keyword&gt;Gene Deletion&lt;/keyword&gt;&lt;keyword&gt;Humans&lt;/keyword&gt;&lt;keyword&gt;Hypertension/genetics&lt;/keyword&gt;&lt;keyword&gt;Hypertrophy, Left Ventricular/*genetics&lt;/keyword&gt;&lt;keyword&gt;Male&lt;/keyword&gt;&lt;keyword&gt;Peptidyl-Dipeptidase A/*genetics&lt;/keyword&gt;&lt;keyword&gt;Polymorphism, Genetic&lt;/keyword&gt;&lt;/keywords&gt;&lt;dates&gt;&lt;year&gt;1994&lt;/year&gt;&lt;pub-dates&gt;&lt;date&gt;Oct 20&lt;/date&gt;&lt;/pub-dates&gt;&lt;/dates&gt;&lt;isbn&gt;0028-4793 (Print)&amp;#xD;0028-4793 (Linking)&lt;/isbn&gt;&lt;accession-num&gt;7993479&lt;/accession-num&gt;&lt;urls&gt;&lt;related-urls&gt;&lt;url&gt;https://www.ncbi.nlm.nih.gov/pubmed/7993479&lt;/url&gt;&lt;/related-urls&gt;&lt;/urls&gt;&lt;electronic-resource-num&gt;10.1056/NEJM199410203311616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77ABB6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hishi et al.</w:t>
            </w:r>
          </w:p>
        </w:tc>
        <w:tc>
          <w:tcPr>
            <w:tcW w:w="281" w:type="pct"/>
            <w:hideMark/>
          </w:tcPr>
          <w:p w14:paraId="1A73EB7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4</w:t>
            </w:r>
          </w:p>
        </w:tc>
        <w:tc>
          <w:tcPr>
            <w:tcW w:w="399" w:type="pct"/>
            <w:hideMark/>
          </w:tcPr>
          <w:p w14:paraId="6C1CB234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281" w:type="pct"/>
            <w:hideMark/>
          </w:tcPr>
          <w:p w14:paraId="23ED78C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281" w:type="pct"/>
            <w:hideMark/>
          </w:tcPr>
          <w:p w14:paraId="683EC50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281" w:type="pct"/>
            <w:hideMark/>
          </w:tcPr>
          <w:p w14:paraId="4B1A795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05" w:type="pct"/>
            <w:hideMark/>
          </w:tcPr>
          <w:p w14:paraId="51AE9F0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305" w:type="pct"/>
            <w:hideMark/>
          </w:tcPr>
          <w:p w14:paraId="3316C86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0C11CAA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519" w:type="pct"/>
            <w:hideMark/>
          </w:tcPr>
          <w:p w14:paraId="2197BF2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9</w:t>
            </w:r>
          </w:p>
        </w:tc>
        <w:tc>
          <w:tcPr>
            <w:tcW w:w="420" w:type="pct"/>
            <w:hideMark/>
          </w:tcPr>
          <w:p w14:paraId="558D499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93AA21C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5B0E4B1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lastRenderedPageBreak/>
              <w:t>China</w:t>
            </w:r>
          </w:p>
        </w:tc>
        <w:tc>
          <w:tcPr>
            <w:tcW w:w="470" w:type="pct"/>
            <w:hideMark/>
          </w:tcPr>
          <w:p w14:paraId="2E4222F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aG9tYXM8L0F1dGhvcj48WWVhcj4yMDAxPC9ZZWFyPjxS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aG9tYXM8L0F1dGhvcj48WWVhcj4yMDAxPC9ZZWFyPjxS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A44D85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homas et al.</w:t>
            </w:r>
          </w:p>
        </w:tc>
        <w:tc>
          <w:tcPr>
            <w:tcW w:w="281" w:type="pct"/>
            <w:hideMark/>
          </w:tcPr>
          <w:p w14:paraId="7E2D582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1</w:t>
            </w:r>
          </w:p>
        </w:tc>
        <w:tc>
          <w:tcPr>
            <w:tcW w:w="399" w:type="pct"/>
            <w:hideMark/>
          </w:tcPr>
          <w:p w14:paraId="2C9CA1DF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281" w:type="pct"/>
            <w:hideMark/>
          </w:tcPr>
          <w:p w14:paraId="0FFAB4A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281" w:type="pct"/>
            <w:hideMark/>
          </w:tcPr>
          <w:p w14:paraId="1FF1B0A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</w:t>
            </w:r>
          </w:p>
        </w:tc>
        <w:tc>
          <w:tcPr>
            <w:tcW w:w="281" w:type="pct"/>
            <w:hideMark/>
          </w:tcPr>
          <w:p w14:paraId="1611E64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305" w:type="pct"/>
            <w:hideMark/>
          </w:tcPr>
          <w:p w14:paraId="47BC312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305" w:type="pct"/>
            <w:hideMark/>
          </w:tcPr>
          <w:p w14:paraId="19B736B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5" w:type="pct"/>
            <w:hideMark/>
          </w:tcPr>
          <w:p w14:paraId="24BB844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</w:t>
            </w:r>
          </w:p>
        </w:tc>
        <w:tc>
          <w:tcPr>
            <w:tcW w:w="519" w:type="pct"/>
            <w:hideMark/>
          </w:tcPr>
          <w:p w14:paraId="48CEFB5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8</w:t>
            </w:r>
          </w:p>
        </w:tc>
        <w:tc>
          <w:tcPr>
            <w:tcW w:w="420" w:type="pct"/>
            <w:hideMark/>
          </w:tcPr>
          <w:p w14:paraId="478D77D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FAAD0E4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969D87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470" w:type="pct"/>
            <w:hideMark/>
          </w:tcPr>
          <w:p w14:paraId="6CA18A2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GYW48L0F1dGhvcj48WWVhcj4yMDA3PC9ZZWFyPjxSZWNO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GYW48L0F1dGhvcj48WWVhcj4yMDA3PC9ZZWFyPjxSZWNO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C3E7E1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Fan et al.</w:t>
            </w:r>
          </w:p>
        </w:tc>
        <w:tc>
          <w:tcPr>
            <w:tcW w:w="281" w:type="pct"/>
            <w:hideMark/>
          </w:tcPr>
          <w:p w14:paraId="54783CE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399" w:type="pct"/>
            <w:hideMark/>
          </w:tcPr>
          <w:p w14:paraId="23C5501F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51</w:t>
            </w:r>
          </w:p>
        </w:tc>
        <w:tc>
          <w:tcPr>
            <w:tcW w:w="281" w:type="pct"/>
            <w:hideMark/>
          </w:tcPr>
          <w:p w14:paraId="639F85C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1</w:t>
            </w:r>
          </w:p>
        </w:tc>
        <w:tc>
          <w:tcPr>
            <w:tcW w:w="281" w:type="pct"/>
            <w:hideMark/>
          </w:tcPr>
          <w:p w14:paraId="79DD3A2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7</w:t>
            </w:r>
          </w:p>
        </w:tc>
        <w:tc>
          <w:tcPr>
            <w:tcW w:w="281" w:type="pct"/>
            <w:hideMark/>
          </w:tcPr>
          <w:p w14:paraId="370CCFD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3</w:t>
            </w:r>
          </w:p>
        </w:tc>
        <w:tc>
          <w:tcPr>
            <w:tcW w:w="305" w:type="pct"/>
            <w:hideMark/>
          </w:tcPr>
          <w:p w14:paraId="018E7E0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305" w:type="pct"/>
            <w:hideMark/>
          </w:tcPr>
          <w:p w14:paraId="5286270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7F94899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</w:t>
            </w:r>
          </w:p>
        </w:tc>
        <w:tc>
          <w:tcPr>
            <w:tcW w:w="519" w:type="pct"/>
            <w:hideMark/>
          </w:tcPr>
          <w:p w14:paraId="006E6A4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420" w:type="pct"/>
            <w:hideMark/>
          </w:tcPr>
          <w:p w14:paraId="26F0D1B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44976E7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71CBDF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hina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04B17E9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2851F4A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B23219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3DCCEB9C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1364</w:t>
            </w:r>
          </w:p>
          <w:p w14:paraId="7977916A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B12963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31A1FB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C3E7D1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34512F7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99617D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7E1D240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3EFC6F6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8</w:t>
            </w:r>
          </w:p>
        </w:tc>
        <w:tc>
          <w:tcPr>
            <w:tcW w:w="420" w:type="pct"/>
            <w:hideMark/>
          </w:tcPr>
          <w:p w14:paraId="754B495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25EFD409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1637620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olombia</w:t>
            </w:r>
          </w:p>
        </w:tc>
        <w:tc>
          <w:tcPr>
            <w:tcW w:w="470" w:type="pct"/>
            <w:hideMark/>
          </w:tcPr>
          <w:p w14:paraId="0FB78D4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YXV0aXN0YTwvQXV0aG9yPjxZZWFyPjIwMDg8L1llYXI+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YXV0aXN0YTwvQXV0aG9yPjxZZWFyPjIwMDg8L1llYXI+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FB3CD1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autista et al.</w:t>
            </w:r>
          </w:p>
        </w:tc>
        <w:tc>
          <w:tcPr>
            <w:tcW w:w="281" w:type="pct"/>
            <w:hideMark/>
          </w:tcPr>
          <w:p w14:paraId="7FD08FB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399" w:type="pct"/>
            <w:hideMark/>
          </w:tcPr>
          <w:p w14:paraId="7F26A344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281" w:type="pct"/>
            <w:hideMark/>
          </w:tcPr>
          <w:p w14:paraId="085259A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81" w:type="pct"/>
            <w:hideMark/>
          </w:tcPr>
          <w:p w14:paraId="5A46D99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281" w:type="pct"/>
            <w:hideMark/>
          </w:tcPr>
          <w:p w14:paraId="6B16B2A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7</w:t>
            </w:r>
          </w:p>
        </w:tc>
        <w:tc>
          <w:tcPr>
            <w:tcW w:w="305" w:type="pct"/>
            <w:hideMark/>
          </w:tcPr>
          <w:p w14:paraId="60D1667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05" w:type="pct"/>
            <w:hideMark/>
          </w:tcPr>
          <w:p w14:paraId="5C55F34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686295C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519" w:type="pct"/>
            <w:hideMark/>
          </w:tcPr>
          <w:p w14:paraId="2919BD5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2</w:t>
            </w:r>
          </w:p>
        </w:tc>
        <w:tc>
          <w:tcPr>
            <w:tcW w:w="420" w:type="pct"/>
            <w:hideMark/>
          </w:tcPr>
          <w:p w14:paraId="5B82046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3E2A5022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CA6375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osta Rica</w:t>
            </w:r>
          </w:p>
        </w:tc>
        <w:tc>
          <w:tcPr>
            <w:tcW w:w="470" w:type="pct"/>
            <w:hideMark/>
          </w:tcPr>
          <w:p w14:paraId="0FA59E7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Herrmann&lt;/Author&gt;&lt;Year&gt;2004&lt;/Year&gt;&lt;RecNum&gt;21&lt;/RecNum&gt;&lt;DisplayText&gt;[20]&lt;/DisplayText&gt;&lt;record&gt;&lt;rec-number&gt;21&lt;/rec-number&gt;&lt;foreign-keys&gt;&lt;key app="EN" db-id="rzpr9e2sr5w0vteprpyxfd2if9a9f0r2z2va" timestamp="1708337562"&gt;21&lt;/key&gt;&lt;/foreign-keys&gt;&lt;ref-type name="Journal Article"&gt;17&lt;/ref-type&gt;&lt;contributors&gt;&lt;authors&gt;&lt;author&gt;Herrmann, F. H.&lt;/author&gt;&lt;author&gt;Salazar-Sanchez, L.&lt;/author&gt;&lt;author&gt;Schuster, G.&lt;/author&gt;&lt;author&gt;Jimenez-Arce, G.&lt;/author&gt;&lt;author&gt;Grimm, R.&lt;/author&gt;&lt;author&gt;Gomez, X.&lt;/author&gt;&lt;author&gt;Chavez, M.&lt;/author&gt;&lt;author&gt;Wulff, K.&lt;/author&gt;&lt;author&gt;Schroder, W.&lt;/author&gt;&lt;/authors&gt;&lt;/contributors&gt;&lt;auth-address&gt;Institut of Human Genetics, Ernst Moritz Arndt University, Greifswald, Germany.&lt;/auth-address&gt;&lt;titles&gt;&lt;title&gt;Prevalence of eight molecular markers associated with thrombotic diseases in six Amerindian tribes and two African groups of Costa Rica&lt;/title&gt;&lt;secondary-title&gt;Am J Hum Biol&lt;/secondary-title&gt;&lt;/titles&gt;&lt;periodical&gt;&lt;full-title&gt;Am J Hum Biol&lt;/full-title&gt;&lt;/periodical&gt;&lt;pages&gt;82-6&lt;/pages&gt;&lt;volume&gt;16&lt;/volume&gt;&lt;number&gt;1&lt;/number&gt;&lt;edition&gt;2003/12/23&lt;/edition&gt;&lt;keywords&gt;&lt;keyword&gt;Acetylcholinesterase/genetics&lt;/keyword&gt;&lt;keyword&gt;Alleles&lt;/keyword&gt;&lt;keyword&gt;Black People/*genetics&lt;/keyword&gt;&lt;keyword&gt;Costa Rica/epidemiology&lt;/keyword&gt;&lt;keyword&gt;Gene Frequency&lt;/keyword&gt;&lt;keyword&gt;Genetic Markers/physiology&lt;/keyword&gt;&lt;keyword&gt;Humans&lt;/keyword&gt;&lt;keyword&gt;Indians, Central American/*genetics&lt;/keyword&gt;&lt;keyword&gt;Polymorphism, Genetic&lt;/keyword&gt;&lt;keyword&gt;Prevalence&lt;/keyword&gt;&lt;keyword&gt;Risk Factors&lt;/keyword&gt;&lt;keyword&gt;Thrombosis/ethnology/*genetics&lt;/keyword&gt;&lt;/keywords&gt;&lt;dates&gt;&lt;year&gt;2004&lt;/year&gt;&lt;pub-dates&gt;&lt;date&gt;Jan-Feb&lt;/date&gt;&lt;/pub-dates&gt;&lt;/dates&gt;&lt;isbn&gt;1042-0533 (Print)&amp;#xD;1042-0533 (Linking)&lt;/isbn&gt;&lt;accession-num&gt;14689519&lt;/accession-num&gt;&lt;urls&gt;&lt;related-urls&gt;&lt;url&gt;https://www.ncbi.nlm.nih.gov/pubmed/14689519&lt;/url&gt;&lt;/related-urls&gt;&lt;/urls&gt;&lt;electronic-resource-num&gt;10.1002/ajhb.10229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FBCBB9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Herrmann et al.</w:t>
            </w:r>
          </w:p>
        </w:tc>
        <w:tc>
          <w:tcPr>
            <w:tcW w:w="281" w:type="pct"/>
            <w:hideMark/>
          </w:tcPr>
          <w:p w14:paraId="6675FFA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4</w:t>
            </w:r>
          </w:p>
        </w:tc>
        <w:tc>
          <w:tcPr>
            <w:tcW w:w="399" w:type="pct"/>
            <w:hideMark/>
          </w:tcPr>
          <w:p w14:paraId="57DC808E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28</w:t>
            </w:r>
          </w:p>
        </w:tc>
        <w:tc>
          <w:tcPr>
            <w:tcW w:w="281" w:type="pct"/>
            <w:hideMark/>
          </w:tcPr>
          <w:p w14:paraId="413CA2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0</w:t>
            </w:r>
          </w:p>
        </w:tc>
        <w:tc>
          <w:tcPr>
            <w:tcW w:w="281" w:type="pct"/>
            <w:hideMark/>
          </w:tcPr>
          <w:p w14:paraId="4E4041D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3</w:t>
            </w:r>
          </w:p>
        </w:tc>
        <w:tc>
          <w:tcPr>
            <w:tcW w:w="281" w:type="pct"/>
            <w:hideMark/>
          </w:tcPr>
          <w:p w14:paraId="1229A06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5</w:t>
            </w:r>
          </w:p>
        </w:tc>
        <w:tc>
          <w:tcPr>
            <w:tcW w:w="305" w:type="pct"/>
            <w:hideMark/>
          </w:tcPr>
          <w:p w14:paraId="61FA7E9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hideMark/>
          </w:tcPr>
          <w:p w14:paraId="61D6EFB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305" w:type="pct"/>
            <w:hideMark/>
          </w:tcPr>
          <w:p w14:paraId="0DB66A2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</w:t>
            </w:r>
          </w:p>
        </w:tc>
        <w:tc>
          <w:tcPr>
            <w:tcW w:w="519" w:type="pct"/>
            <w:hideMark/>
          </w:tcPr>
          <w:p w14:paraId="2A129ED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70</w:t>
            </w:r>
          </w:p>
        </w:tc>
        <w:tc>
          <w:tcPr>
            <w:tcW w:w="420" w:type="pct"/>
            <w:hideMark/>
          </w:tcPr>
          <w:p w14:paraId="2763E3E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45455E3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8510BEE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roatia</w:t>
            </w:r>
          </w:p>
        </w:tc>
        <w:tc>
          <w:tcPr>
            <w:tcW w:w="470" w:type="pct"/>
            <w:hideMark/>
          </w:tcPr>
          <w:p w14:paraId="584392A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OYWRhbGluPC9BdXRob3I+PFllYXI+MjAxNzwvWWVhcj48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OYWRhbGluPC9BdXRob3I+PFllYXI+MjAxNzwvWWVhcj48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35E382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dalin et al.</w:t>
            </w:r>
          </w:p>
        </w:tc>
        <w:tc>
          <w:tcPr>
            <w:tcW w:w="281" w:type="pct"/>
            <w:hideMark/>
          </w:tcPr>
          <w:p w14:paraId="409C48E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399" w:type="pct"/>
            <w:hideMark/>
          </w:tcPr>
          <w:p w14:paraId="46A62DA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1</w:t>
            </w:r>
          </w:p>
        </w:tc>
        <w:tc>
          <w:tcPr>
            <w:tcW w:w="281" w:type="pct"/>
            <w:hideMark/>
          </w:tcPr>
          <w:p w14:paraId="7032F23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5</w:t>
            </w:r>
          </w:p>
        </w:tc>
        <w:tc>
          <w:tcPr>
            <w:tcW w:w="281" w:type="pct"/>
            <w:hideMark/>
          </w:tcPr>
          <w:p w14:paraId="6D82A31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6</w:t>
            </w:r>
          </w:p>
        </w:tc>
        <w:tc>
          <w:tcPr>
            <w:tcW w:w="281" w:type="pct"/>
            <w:hideMark/>
          </w:tcPr>
          <w:p w14:paraId="47B84A8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305" w:type="pct"/>
            <w:hideMark/>
          </w:tcPr>
          <w:p w14:paraId="040F0EE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05" w:type="pct"/>
            <w:hideMark/>
          </w:tcPr>
          <w:p w14:paraId="50BB9E2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305" w:type="pct"/>
            <w:hideMark/>
          </w:tcPr>
          <w:p w14:paraId="48AFA0D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519" w:type="pct"/>
            <w:hideMark/>
          </w:tcPr>
          <w:p w14:paraId="14B9AA4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420" w:type="pct"/>
            <w:hideMark/>
          </w:tcPr>
          <w:p w14:paraId="31C52CC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182EF6E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26FE61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yprus</w:t>
            </w:r>
          </w:p>
        </w:tc>
        <w:tc>
          <w:tcPr>
            <w:tcW w:w="470" w:type="pct"/>
            <w:hideMark/>
          </w:tcPr>
          <w:p w14:paraId="79DBE21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37D7A5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ualdi et al.</w:t>
            </w:r>
          </w:p>
        </w:tc>
        <w:tc>
          <w:tcPr>
            <w:tcW w:w="281" w:type="pct"/>
            <w:hideMark/>
          </w:tcPr>
          <w:p w14:paraId="7FCB9B0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4107F8B8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81" w:type="pct"/>
            <w:hideMark/>
          </w:tcPr>
          <w:p w14:paraId="69DD914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741AE98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477D6AE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17B2D2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5D80406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1C34A13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2A18977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420" w:type="pct"/>
            <w:hideMark/>
          </w:tcPr>
          <w:p w14:paraId="0C78633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</w:tr>
      <w:tr w:rsidR="00B22CB3" w:rsidRPr="00463C32" w14:paraId="15484F7F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727F62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zech</w:t>
            </w:r>
          </w:p>
        </w:tc>
        <w:tc>
          <w:tcPr>
            <w:tcW w:w="470" w:type="pct"/>
            <w:hideMark/>
          </w:tcPr>
          <w:p w14:paraId="731AE99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YXJ0YWtvdmE8L0F1dGhvcj48WWVhcj4yMDIyPC9ZZWFy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YXJ0YWtvdmE8L0F1dGhvcj48WWVhcj4yMDIyPC9ZZWFy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A7F5C3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artakova et al.</w:t>
            </w:r>
          </w:p>
        </w:tc>
        <w:tc>
          <w:tcPr>
            <w:tcW w:w="281" w:type="pct"/>
            <w:hideMark/>
          </w:tcPr>
          <w:p w14:paraId="3302A2C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399" w:type="pct"/>
            <w:noWrap/>
            <w:hideMark/>
          </w:tcPr>
          <w:p w14:paraId="072C31A6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0</w:t>
            </w:r>
          </w:p>
        </w:tc>
        <w:tc>
          <w:tcPr>
            <w:tcW w:w="281" w:type="pct"/>
            <w:hideMark/>
          </w:tcPr>
          <w:p w14:paraId="45794FF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</w:t>
            </w:r>
          </w:p>
        </w:tc>
        <w:tc>
          <w:tcPr>
            <w:tcW w:w="281" w:type="pct"/>
            <w:hideMark/>
          </w:tcPr>
          <w:p w14:paraId="59FEC74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81" w:type="pct"/>
            <w:hideMark/>
          </w:tcPr>
          <w:p w14:paraId="1E308A6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305" w:type="pct"/>
            <w:noWrap/>
            <w:hideMark/>
          </w:tcPr>
          <w:p w14:paraId="473A321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noWrap/>
            <w:hideMark/>
          </w:tcPr>
          <w:p w14:paraId="1EA0575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noWrap/>
            <w:hideMark/>
          </w:tcPr>
          <w:p w14:paraId="0842E31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519" w:type="pct"/>
            <w:noWrap/>
            <w:hideMark/>
          </w:tcPr>
          <w:p w14:paraId="090FD92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noWrap/>
            <w:hideMark/>
          </w:tcPr>
          <w:p w14:paraId="400B870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C172554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21E6BD8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Denmark</w:t>
            </w:r>
          </w:p>
        </w:tc>
        <w:tc>
          <w:tcPr>
            <w:tcW w:w="470" w:type="pct"/>
            <w:hideMark/>
          </w:tcPr>
          <w:p w14:paraId="341BF37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Bladbjerg&lt;/Author&gt;&lt;Year&gt;1999&lt;/Year&gt;&lt;RecNum&gt;24&lt;/RecNum&gt;&lt;DisplayText&gt;[23]&lt;/DisplayText&gt;&lt;record&gt;&lt;rec-number&gt;24&lt;/rec-number&gt;&lt;foreign-keys&gt;&lt;key app="EN" db-id="rzpr9e2sr5w0vteprpyxfd2if9a9f0r2z2va" timestamp="1708337760"&gt;24&lt;/key&gt;&lt;/foreign-keys&gt;&lt;ref-type name="Journal Article"&gt;17&lt;/ref-type&gt;&lt;contributors&gt;&lt;authors&gt;&lt;author&gt;Bladbjerg, E. M.&lt;/author&gt;&lt;author&gt;Andersen-Ranberg, K.&lt;/author&gt;&lt;author&gt;de Maat, M. P.&lt;/author&gt;&lt;author&gt;Kristensen, S. R.&lt;/author&gt;&lt;author&gt;Jeune, B.&lt;/author&gt;&lt;author&gt;Gram, J.&lt;/author&gt;&lt;author&gt;Jespersen, J.&lt;/author&gt;&lt;/authors&gt;&lt;/contributors&gt;&lt;auth-address&gt;Department of Thrombosis Research, University of Southern Denmark. emb@ribeamt.dk&lt;/auth-address&gt;&lt;titles&gt;&lt;title&gt;Longevity is independent of common variations in genes associated with cardiovascular risk&lt;/title&gt;&lt;secondary-title&gt;Thromb Haemost&lt;/secondary-title&gt;&lt;/titles&gt;&lt;periodical&gt;&lt;full-title&gt;Thromb Haemost&lt;/full-title&gt;&lt;/periodical&gt;&lt;pages&gt;1100-5&lt;/pages&gt;&lt;volume&gt;82&lt;/volume&gt;&lt;number&gt;3&lt;/number&gt;&lt;edition&gt;1999/09/24&lt;/edition&gt;&lt;keywords&gt;&lt;keyword&gt;Adult&lt;/keyword&gt;&lt;keyword&gt;Aged&lt;/keyword&gt;&lt;keyword&gt;Aged, 80 and over&lt;/keyword&gt;&lt;keyword&gt;Alleles&lt;/keyword&gt;&lt;keyword&gt;Blood Pressure/genetics&lt;/keyword&gt;&lt;keyword&gt;Cardiovascular Diseases/*genetics&lt;/keyword&gt;&lt;keyword&gt;DNA/genetics&lt;/keyword&gt;&lt;keyword&gt;Denmark&lt;/keyword&gt;&lt;keyword&gt;Female&lt;/keyword&gt;&lt;keyword&gt;Gene Frequency&lt;/keyword&gt;&lt;keyword&gt;*Genetic Variation&lt;/keyword&gt;&lt;keyword&gt;Hemostasis/genetics&lt;/keyword&gt;&lt;keyword&gt;Humans&lt;/keyword&gt;&lt;keyword&gt;Longevity/*genetics&lt;/keyword&gt;&lt;keyword&gt;Male&lt;/keyword&gt;&lt;keyword&gt;Middle Aged&lt;/keyword&gt;&lt;keyword&gt;Polymorphism, Genetic&lt;/keyword&gt;&lt;keyword&gt;Risk Factors&lt;/keyword&gt;&lt;/keywords&gt;&lt;dates&gt;&lt;year&gt;1999&lt;/year&gt;&lt;pub-dates&gt;&lt;date&gt;Sep&lt;/date&gt;&lt;/pub-dates&gt;&lt;/dates&gt;&lt;isbn&gt;0340-6245 (Print)&amp;#xD;0340-6245 (Linking)&lt;/isbn&gt;&lt;accession-num&gt;10494771&lt;/accession-num&gt;&lt;urls&gt;&lt;related-urls&gt;&lt;url&gt;https://www.ncbi.nlm.nih.gov/pubmed/10494771&lt;/url&gt;&lt;/related-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F59013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ladbjerg et al.</w:t>
            </w:r>
          </w:p>
        </w:tc>
        <w:tc>
          <w:tcPr>
            <w:tcW w:w="281" w:type="pct"/>
            <w:hideMark/>
          </w:tcPr>
          <w:p w14:paraId="048F752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9</w:t>
            </w:r>
          </w:p>
        </w:tc>
        <w:tc>
          <w:tcPr>
            <w:tcW w:w="399" w:type="pct"/>
            <w:hideMark/>
          </w:tcPr>
          <w:p w14:paraId="0E8EA73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</w:t>
            </w:r>
          </w:p>
        </w:tc>
        <w:tc>
          <w:tcPr>
            <w:tcW w:w="281" w:type="pct"/>
            <w:hideMark/>
          </w:tcPr>
          <w:p w14:paraId="11B1FCD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81" w:type="pct"/>
            <w:hideMark/>
          </w:tcPr>
          <w:p w14:paraId="743C9FD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281" w:type="pct"/>
            <w:hideMark/>
          </w:tcPr>
          <w:p w14:paraId="54CDB52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5" w:type="pct"/>
            <w:hideMark/>
          </w:tcPr>
          <w:p w14:paraId="72AA96B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1564E19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5" w:type="pct"/>
            <w:hideMark/>
          </w:tcPr>
          <w:p w14:paraId="5A303D0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519" w:type="pct"/>
            <w:hideMark/>
          </w:tcPr>
          <w:p w14:paraId="07A2B64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20" w:type="pct"/>
            <w:hideMark/>
          </w:tcPr>
          <w:p w14:paraId="0836744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ADAB6A8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EFFCC1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gypt</w:t>
            </w:r>
          </w:p>
        </w:tc>
        <w:tc>
          <w:tcPr>
            <w:tcW w:w="470" w:type="pct"/>
            <w:hideMark/>
          </w:tcPr>
          <w:p w14:paraId="0644D67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YWhhPC9BdXRob3I+PFllYXI+MjAyNDwvWWVhcj48UmVj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YWhhPC9BdXRob3I+PFllYXI+MjAyNDwvWWVhcj48UmVj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9E4336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aha et al.</w:t>
            </w:r>
          </w:p>
        </w:tc>
        <w:tc>
          <w:tcPr>
            <w:tcW w:w="281" w:type="pct"/>
            <w:hideMark/>
          </w:tcPr>
          <w:p w14:paraId="6293C0C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4</w:t>
            </w:r>
          </w:p>
        </w:tc>
        <w:tc>
          <w:tcPr>
            <w:tcW w:w="399" w:type="pct"/>
            <w:hideMark/>
          </w:tcPr>
          <w:p w14:paraId="5957FA32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81" w:type="pct"/>
            <w:hideMark/>
          </w:tcPr>
          <w:p w14:paraId="1F2630D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81" w:type="pct"/>
            <w:hideMark/>
          </w:tcPr>
          <w:p w14:paraId="172BCE4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281" w:type="pct"/>
            <w:hideMark/>
          </w:tcPr>
          <w:p w14:paraId="0694E8B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305" w:type="pct"/>
            <w:hideMark/>
          </w:tcPr>
          <w:p w14:paraId="19B0581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i/>
                <w:iCs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i/>
                <w:iCs/>
                <w:color w:val="000000"/>
                <w:sz w:val="20"/>
                <w:szCs w:val="20"/>
              </w:rPr>
              <w:t>21</w:t>
            </w:r>
          </w:p>
        </w:tc>
        <w:tc>
          <w:tcPr>
            <w:tcW w:w="305" w:type="pct"/>
            <w:hideMark/>
          </w:tcPr>
          <w:p w14:paraId="1D2F8F1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44915C6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519" w:type="pct"/>
            <w:hideMark/>
          </w:tcPr>
          <w:p w14:paraId="1793406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420" w:type="pct"/>
            <w:hideMark/>
          </w:tcPr>
          <w:p w14:paraId="071A667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F1F56E7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39E1E6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gypt</w:t>
            </w:r>
          </w:p>
        </w:tc>
        <w:tc>
          <w:tcPr>
            <w:tcW w:w="470" w:type="pct"/>
            <w:hideMark/>
          </w:tcPr>
          <w:p w14:paraId="74021BC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b3JhZXk8L0F1dGhvcj48WWVhcj4yMDI0PC9ZZWFyPjxS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b3JhZXk8L0F1dGhvcj48WWVhcj4yMDI0PC9ZZWFyPjxS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FF1905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oraey et al.</w:t>
            </w:r>
          </w:p>
        </w:tc>
        <w:tc>
          <w:tcPr>
            <w:tcW w:w="281" w:type="pct"/>
            <w:hideMark/>
          </w:tcPr>
          <w:p w14:paraId="413C3A9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4</w:t>
            </w:r>
          </w:p>
        </w:tc>
        <w:tc>
          <w:tcPr>
            <w:tcW w:w="399" w:type="pct"/>
            <w:hideMark/>
          </w:tcPr>
          <w:p w14:paraId="3EA0A7E5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0</w:t>
            </w:r>
          </w:p>
        </w:tc>
        <w:tc>
          <w:tcPr>
            <w:tcW w:w="281" w:type="pct"/>
            <w:hideMark/>
          </w:tcPr>
          <w:p w14:paraId="3455CB6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281" w:type="pct"/>
            <w:hideMark/>
          </w:tcPr>
          <w:p w14:paraId="5A6894F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281" w:type="pct"/>
            <w:hideMark/>
          </w:tcPr>
          <w:p w14:paraId="7926C4A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305" w:type="pct"/>
            <w:hideMark/>
          </w:tcPr>
          <w:p w14:paraId="5F542CF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3B4DCCF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05" w:type="pct"/>
            <w:hideMark/>
          </w:tcPr>
          <w:p w14:paraId="32BD9D7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519" w:type="pct"/>
            <w:hideMark/>
          </w:tcPr>
          <w:p w14:paraId="2F4DACE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8</w:t>
            </w:r>
          </w:p>
        </w:tc>
        <w:tc>
          <w:tcPr>
            <w:tcW w:w="420" w:type="pct"/>
            <w:hideMark/>
          </w:tcPr>
          <w:p w14:paraId="51EDE96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32162B41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055B0E3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gypt</w:t>
            </w:r>
          </w:p>
        </w:tc>
        <w:tc>
          <w:tcPr>
            <w:tcW w:w="470" w:type="pct"/>
            <w:hideMark/>
          </w:tcPr>
          <w:p w14:paraId="526FCD8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AbdRaboh&lt;/Author&gt;&lt;Year&gt;2012&lt;/Year&gt;&lt;RecNum&gt;88&lt;/RecNum&gt;&lt;DisplayText&gt;[26]&lt;/DisplayText&gt;&lt;record&gt;&lt;rec-number&gt;88&lt;/rec-number&gt;&lt;foreign-keys&gt;&lt;key app="EN" db-id="rzpr9e2sr5w0vteprpyxfd2if9a9f0r2z2va" timestamp="1708525671"&gt;88&lt;/key&gt;&lt;/foreign-keys&gt;&lt;ref-type name="Journal Article"&gt;17&lt;/ref-type&gt;&lt;contributors&gt;&lt;authors&gt;&lt;author&gt;AbdRaboh, N. R.&lt;/author&gt;&lt;author&gt;El Din Hemimi, N. S.&lt;/author&gt;&lt;author&gt;Louka, M. L.&lt;/author&gt;&lt;author&gt;El Bakry, S.&lt;/author&gt;&lt;/authors&gt;&lt;/contributors&gt;&lt;titles&gt;&lt;title&gt;Association of Angiotensin Converting Enzyme Insertion/Delition and Angiotensinogen T235 Polymorphisms with the Risk of Essential Hypertension in Egyptian Patients&lt;/title&gt;&lt;secondary-title&gt;Int J Cancer Res&lt;/secondary-title&gt;&lt;/titles&gt;&lt;periodical&gt;&lt;full-title&gt;Int J Cancer Res&lt;/full-title&gt;&lt;/periodical&gt;&lt;pages&gt;69-82&lt;/pages&gt;&lt;volume&gt;8&lt;/volume&gt;&lt;number&gt;3&lt;/number&gt;&lt;dates&gt;&lt;year&gt;2012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62D994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bdRaboh et al.</w:t>
            </w:r>
          </w:p>
        </w:tc>
        <w:tc>
          <w:tcPr>
            <w:tcW w:w="281" w:type="pct"/>
            <w:hideMark/>
          </w:tcPr>
          <w:p w14:paraId="3E5EFB3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399" w:type="pct"/>
            <w:hideMark/>
          </w:tcPr>
          <w:p w14:paraId="5CD81118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3</w:t>
            </w:r>
          </w:p>
        </w:tc>
        <w:tc>
          <w:tcPr>
            <w:tcW w:w="281" w:type="pct"/>
            <w:hideMark/>
          </w:tcPr>
          <w:p w14:paraId="6814B4A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81" w:type="pct"/>
            <w:hideMark/>
          </w:tcPr>
          <w:p w14:paraId="7D649E2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81" w:type="pct"/>
            <w:hideMark/>
          </w:tcPr>
          <w:p w14:paraId="18140C5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05" w:type="pct"/>
            <w:hideMark/>
          </w:tcPr>
          <w:p w14:paraId="54296AA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05" w:type="pct"/>
            <w:hideMark/>
          </w:tcPr>
          <w:p w14:paraId="53ED395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6</w:t>
            </w:r>
          </w:p>
        </w:tc>
        <w:tc>
          <w:tcPr>
            <w:tcW w:w="305" w:type="pct"/>
            <w:hideMark/>
          </w:tcPr>
          <w:p w14:paraId="4EBECDE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519" w:type="pct"/>
            <w:hideMark/>
          </w:tcPr>
          <w:p w14:paraId="08EDC8F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420" w:type="pct"/>
            <w:hideMark/>
          </w:tcPr>
          <w:p w14:paraId="2543B8D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642A923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78623B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gypt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1015322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1831894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F6C992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443D1D27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653</w:t>
            </w:r>
          </w:p>
          <w:p w14:paraId="779437C8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C2CF2F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371923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270359C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4698865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467211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36CFC2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6712D9C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420" w:type="pct"/>
            <w:hideMark/>
          </w:tcPr>
          <w:p w14:paraId="5939B78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5BEA9DBA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65F573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stonia</w:t>
            </w:r>
          </w:p>
        </w:tc>
        <w:tc>
          <w:tcPr>
            <w:tcW w:w="470" w:type="pct"/>
            <w:hideMark/>
          </w:tcPr>
          <w:p w14:paraId="62A0C47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Maestu&lt;/Author&gt;&lt;Year&gt;2013&lt;/Year&gt;&lt;RecNum&gt;27&lt;/RecNum&gt;&lt;DisplayText&gt;[27]&lt;/DisplayText&gt;&lt;record&gt;&lt;rec-number&gt;27&lt;/rec-number&gt;&lt;foreign-keys&gt;&lt;key app="EN" db-id="rzpr9e2sr5w0vteprpyxfd2if9a9f0r2z2va" timestamp="1708337923"&gt;27&lt;/key&gt;&lt;/foreign-keys&gt;&lt;ref-type name="Journal Article"&gt;17&lt;/ref-type&gt;&lt;contributors&gt;&lt;authors&gt;&lt;author&gt;Maestu, J.&lt;/author&gt;&lt;author&gt;Latt, E.&lt;/author&gt;&lt;author&gt;Raask, T.&lt;/author&gt;&lt;author&gt;Sak, K.&lt;/author&gt;&lt;author&gt;Laas, K.&lt;/author&gt;&lt;author&gt;Jurimae, J.&lt;/author&gt;&lt;author&gt;Jurimae, T.&lt;/author&gt;&lt;/authors&gt;&lt;/contributors&gt;&lt;auth-address&gt;Department of Coaching Sciences, Centre of Social, Behavioural and Health Sciences, University of Tartu, Ravila 14a, 50411, Tartu, Estonia, jarek.maestu@ut.ee.&lt;/auth-address&gt;&lt;titles&gt;&lt;title&gt;Ace I/D polymorphism is associated with habitual physical activity in pubertal boys&lt;/title&gt;&lt;secondary-title&gt;J Physiol Sci&lt;/secondary-title&gt;&lt;/titles&gt;&lt;periodical&gt;&lt;full-title&gt;J Physiol Sci&lt;/full-title&gt;&lt;/periodical&gt;&lt;pages&gt;427-34&lt;/pages&gt;&lt;volume&gt;63&lt;/volume&gt;&lt;number&gt;6&lt;/number&gt;&lt;edition&gt;2013/08/06&lt;/edition&gt;&lt;keywords&gt;&lt;keyword&gt;Adolescent&lt;/keyword&gt;&lt;keyword&gt;Alleles&lt;/keyword&gt;&lt;keyword&gt;Child&lt;/keyword&gt;&lt;keyword&gt;Humans&lt;/keyword&gt;&lt;keyword&gt;Male&lt;/keyword&gt;&lt;keyword&gt;*Motor Activity&lt;/keyword&gt;&lt;keyword&gt;Peptidyl-Dipeptidase A/*genetics&lt;/keyword&gt;&lt;keyword&gt;Polymorphism, Genetic&lt;/keyword&gt;&lt;keyword&gt;Puberty/physiology&lt;/keyword&gt;&lt;keyword&gt;Sedentary Behavior&lt;/keyword&gt;&lt;/keywords&gt;&lt;dates&gt;&lt;year&gt;2013&lt;/year&gt;&lt;pub-dates&gt;&lt;date&gt;Nov&lt;/date&gt;&lt;/pub-dates&gt;&lt;/dates&gt;&lt;isbn&gt;1880-6562 (Electronic)&amp;#xD;1880-6546 (Print)&amp;#xD;1880-6546 (Linking)&lt;/isbn&gt;&lt;accession-num&gt;23912524&lt;/accession-num&gt;&lt;urls&gt;&lt;related-urls&gt;&lt;url&gt;https://www.ncbi.nlm.nih.gov/pubmed/23912524&lt;/url&gt;&lt;/related-urls&gt;&lt;/urls&gt;&lt;custom2&gt;PMC10717509&lt;/custom2&gt;&lt;electronic-resource-num&gt;10.1007/s12576-013-0280-9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C9E2F5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äestu et al.</w:t>
            </w:r>
          </w:p>
        </w:tc>
        <w:tc>
          <w:tcPr>
            <w:tcW w:w="281" w:type="pct"/>
            <w:hideMark/>
          </w:tcPr>
          <w:p w14:paraId="6B8B378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399" w:type="pct"/>
            <w:hideMark/>
          </w:tcPr>
          <w:p w14:paraId="56DF34B3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1</w:t>
            </w:r>
          </w:p>
        </w:tc>
        <w:tc>
          <w:tcPr>
            <w:tcW w:w="281" w:type="pct"/>
            <w:hideMark/>
          </w:tcPr>
          <w:p w14:paraId="4BF5A97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81" w:type="pct"/>
            <w:hideMark/>
          </w:tcPr>
          <w:p w14:paraId="2A723BE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281" w:type="pct"/>
            <w:hideMark/>
          </w:tcPr>
          <w:p w14:paraId="7B70DD5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0</w:t>
            </w:r>
          </w:p>
        </w:tc>
        <w:tc>
          <w:tcPr>
            <w:tcW w:w="305" w:type="pct"/>
            <w:hideMark/>
          </w:tcPr>
          <w:p w14:paraId="33E7427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305" w:type="pct"/>
            <w:hideMark/>
          </w:tcPr>
          <w:p w14:paraId="49ECD6F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05" w:type="pct"/>
            <w:hideMark/>
          </w:tcPr>
          <w:p w14:paraId="1DFFD3D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519" w:type="pct"/>
            <w:hideMark/>
          </w:tcPr>
          <w:p w14:paraId="7A6EC09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8</w:t>
            </w:r>
          </w:p>
        </w:tc>
        <w:tc>
          <w:tcPr>
            <w:tcW w:w="420" w:type="pct"/>
            <w:hideMark/>
          </w:tcPr>
          <w:p w14:paraId="05DF206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0.05</w:t>
            </w:r>
          </w:p>
        </w:tc>
      </w:tr>
      <w:tr w:rsidR="00B22CB3" w:rsidRPr="00463C32" w14:paraId="210BDD79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2B1DD02" w14:textId="77777777" w:rsidR="00B22CB3" w:rsidRPr="007558CC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7558CC">
              <w:rPr>
                <w:rFonts w:ascii="Helvetica Neue" w:hAnsi="Helvetica Neue"/>
                <w:color w:val="000000"/>
                <w:sz w:val="20"/>
                <w:szCs w:val="20"/>
              </w:rPr>
              <w:t>Ethiopia</w:t>
            </w:r>
          </w:p>
        </w:tc>
        <w:tc>
          <w:tcPr>
            <w:tcW w:w="470" w:type="pct"/>
            <w:hideMark/>
          </w:tcPr>
          <w:p w14:paraId="0C7879E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Ash&lt;/Author&gt;&lt;Year&gt;2011&lt;/Year&gt;&lt;RecNum&gt;28&lt;/RecNum&gt;&lt;DisplayText&gt;[28]&lt;/DisplayText&gt;&lt;record&gt;&lt;rec-number&gt;28&lt;/rec-number&gt;&lt;foreign-keys&gt;&lt;key app="EN" db-id="rzpr9e2sr5w0vteprpyxfd2if9a9f0r2z2va" timestamp="1708337966"&gt;28&lt;/key&gt;&lt;/foreign-keys&gt;&lt;ref-type name="Journal Article"&gt;17&lt;/ref-type&gt;&lt;contributors&gt;&lt;authors&gt;&lt;author&gt;Ash, G. I.&lt;/author&gt;&lt;author&gt;Scott, R. A.&lt;/author&gt;&lt;author&gt;Deason, M.&lt;/author&gt;&lt;author&gt;Dawson, T. A.&lt;/author&gt;&lt;author&gt;Wolde, B.&lt;/author&gt;&lt;author&gt;Bekele, Z.&lt;/author&gt;&lt;author&gt;Teka, S.&lt;/author&gt;&lt;author&gt;Pitsiladis, Y. P.&lt;/author&gt;&lt;/authors&gt;&lt;/contributors&gt;&lt;auth-address&gt;Department of Physiology, Anatomy, and Genetics, University of Oxford, Oxford, United Kingdom.&lt;/auth-address&gt;&lt;titles&gt;&lt;title&gt;No association between ACE gene variation and endurance athlete status in Ethiopians&lt;/title&gt;&lt;secondary-title&gt;Med Sci Sports Exerc&lt;/secondary-title&gt;&lt;/titles&gt;&lt;periodical&gt;&lt;full-title&gt;Med Sci Sports Exerc&lt;/full-title&gt;&lt;/periodical&gt;&lt;pages&gt;590-7&lt;/pages&gt;&lt;volume&gt;43&lt;/volume&gt;&lt;number&gt;4&lt;/number&gt;&lt;edition&gt;2010/08/28&lt;/edition&gt;&lt;keywords&gt;&lt;keyword&gt;Angiotensin-Converting Enzyme Inhibitors/*metabolism&lt;/keyword&gt;&lt;keyword&gt;Ethiopia&lt;/keyword&gt;&lt;keyword&gt;Female&lt;/keyword&gt;&lt;keyword&gt;Humans&lt;/keyword&gt;&lt;keyword&gt;Male&lt;/keyword&gt;&lt;keyword&gt;Mouth Mucosa&lt;/keyword&gt;&lt;keyword&gt;Physical Endurance/*genetics&lt;/keyword&gt;&lt;keyword&gt;Polymorphism, Genetic/genetics&lt;/keyword&gt;&lt;keyword&gt;Running/physiology&lt;/keyword&gt;&lt;/keywords&gt;&lt;dates&gt;&lt;year&gt;2011&lt;/year&gt;&lt;pub-dates&gt;&lt;date&gt;Apr&lt;/date&gt;&lt;/pub-dates&gt;&lt;/dates&gt;&lt;isbn&gt;1530-0315 (Electronic)&amp;#xD;0195-9131 (Linking)&lt;/isbn&gt;&lt;accession-num&gt;20798657&lt;/accession-num&gt;&lt;urls&gt;&lt;related-urls&gt;&lt;url&gt;https://www.ncbi.nlm.nih.gov/pubmed/20798657&lt;/url&gt;&lt;/related-urls&gt;&lt;/urls&gt;&lt;electronic-resource-num&gt;10.1249/MSS.0b013e3181f70bd6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4E98D8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sh et al.</w:t>
            </w:r>
          </w:p>
        </w:tc>
        <w:tc>
          <w:tcPr>
            <w:tcW w:w="281" w:type="pct"/>
            <w:hideMark/>
          </w:tcPr>
          <w:p w14:paraId="0EE647A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399" w:type="pct"/>
            <w:hideMark/>
          </w:tcPr>
          <w:p w14:paraId="3356ED6A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5</w:t>
            </w:r>
          </w:p>
        </w:tc>
        <w:tc>
          <w:tcPr>
            <w:tcW w:w="281" w:type="pct"/>
            <w:hideMark/>
          </w:tcPr>
          <w:p w14:paraId="28DED40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81" w:type="pct"/>
            <w:hideMark/>
          </w:tcPr>
          <w:p w14:paraId="0777CB5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281" w:type="pct"/>
            <w:hideMark/>
          </w:tcPr>
          <w:p w14:paraId="19C052B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7</w:t>
            </w:r>
          </w:p>
        </w:tc>
        <w:tc>
          <w:tcPr>
            <w:tcW w:w="305" w:type="pct"/>
            <w:hideMark/>
          </w:tcPr>
          <w:p w14:paraId="02324AB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</w:t>
            </w:r>
          </w:p>
        </w:tc>
        <w:tc>
          <w:tcPr>
            <w:tcW w:w="305" w:type="pct"/>
            <w:hideMark/>
          </w:tcPr>
          <w:p w14:paraId="5E6826B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5CA2201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519" w:type="pct"/>
            <w:hideMark/>
          </w:tcPr>
          <w:p w14:paraId="52B5C22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1</w:t>
            </w:r>
          </w:p>
        </w:tc>
        <w:tc>
          <w:tcPr>
            <w:tcW w:w="420" w:type="pct"/>
            <w:hideMark/>
          </w:tcPr>
          <w:p w14:paraId="21E6746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DB19259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F3C26D3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Finland</w:t>
            </w:r>
          </w:p>
        </w:tc>
        <w:tc>
          <w:tcPr>
            <w:tcW w:w="470" w:type="pct"/>
            <w:hideMark/>
          </w:tcPr>
          <w:p w14:paraId="21AA4B8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Lahtela&lt;/Author&gt;&lt;Year&gt;2017&lt;/Year&gt;&lt;RecNum&gt;29&lt;/RecNum&gt;&lt;DisplayText&gt;[29]&lt;/DisplayText&gt;&lt;record&gt;&lt;rec-number&gt;29&lt;/rec-number&gt;&lt;foreign-keys&gt;&lt;key app="EN" db-id="rzpr9e2sr5w0vteprpyxfd2if9a9f0r2z2va" timestamp="1708338011"&gt;29&lt;/key&gt;&lt;/foreign-keys&gt;&lt;ref-type name="Journal Article"&gt;17&lt;/ref-type&gt;&lt;contributors&gt;&lt;authors&gt;&lt;author&gt;Lahtela, E.&lt;/author&gt;&lt;author&gt;Wennerstrom, A.&lt;/author&gt;&lt;author&gt;Pietinalho, A.&lt;/author&gt;&lt;author&gt;Petrek, M.&lt;/author&gt;&lt;author&gt;Kolek, V.&lt;/author&gt;&lt;author&gt;Lokki, M. L.&lt;/author&gt;&lt;author&gt;Selroos, O.&lt;/author&gt;&lt;/authors&gt;&lt;/contributors&gt;&lt;auth-address&gt;Transplantation Laboratory, Medicum, University of Helsinki, Finland.&amp;#xD;Raasepori Health Care Centre, Raasepori, Finland.&amp;#xD;Laboratory of Immunogenomics, Department of Pathological Physiology, Faculty of Medicine and Dentistry Palacky University, Olomouc, Czech Republic.&amp;#xD;Department of Respiratory Medicine and Tuberculosis, Faculty of Medicine and Dentistry Palacky University, Olomouc, Czech Republic.&amp;#xD;Semeco AB, Vejbystrand, Sweden.&lt;/auth-address&gt;&lt;titles&gt;&lt;title&gt;ACE gene variants and sarcoidosis in a Finnish population&lt;/title&gt;&lt;secondary-title&gt;Sarcoidosis Vasc Diffuse Lung Dis&lt;/secondary-title&gt;&lt;/titles&gt;&lt;periodical&gt;&lt;full-title&gt;Sarcoidosis Vasc Diffuse Lung Dis&lt;/full-title&gt;&lt;/periodical&gt;&lt;pages&gt;104-114&lt;/pages&gt;&lt;volume&gt;34&lt;/volume&gt;&lt;number&gt;2&lt;/number&gt;&lt;edition&gt;2017/01/01&lt;/edition&gt;&lt;keywords&gt;&lt;keyword&gt;angiotensin converting enzyme (ACE)&lt;/keyword&gt;&lt;keyword&gt;insertion/deletion (I/D) polymorphism&lt;/keyword&gt;&lt;keyword&gt;prognosis&lt;/keyword&gt;&lt;keyword&gt;sarcoidosis&lt;/keyword&gt;&lt;keyword&gt;single nucleotide polymorphism (SNP)&lt;/keyword&gt;&lt;/keywords&gt;&lt;dates&gt;&lt;year&gt;2017&lt;/year&gt;&lt;/dates&gt;&lt;isbn&gt;2532-179X (Electronic)&amp;#xD;1124-0490 (Print)&amp;#xD;1124-0490 (Linking)&lt;/isbn&gt;&lt;accession-num&gt;32476831&lt;/accession-num&gt;&lt;urls&gt;&lt;related-urls&gt;&lt;url&gt;https://www.ncbi.nlm.nih.gov/pubmed/32476831&lt;/url&gt;&lt;/related-urls&gt;&lt;/urls&gt;&lt;custom2&gt;PMC7170134&lt;/custom2&gt;&lt;electronic-resource-num&gt;10.36141/svdld.v34i2.5504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D1FB8C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Lahtela et al.</w:t>
            </w:r>
          </w:p>
        </w:tc>
        <w:tc>
          <w:tcPr>
            <w:tcW w:w="281" w:type="pct"/>
            <w:hideMark/>
          </w:tcPr>
          <w:p w14:paraId="6500A27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399" w:type="pct"/>
            <w:hideMark/>
          </w:tcPr>
          <w:p w14:paraId="646609A5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9</w:t>
            </w:r>
          </w:p>
        </w:tc>
        <w:tc>
          <w:tcPr>
            <w:tcW w:w="281" w:type="pct"/>
            <w:hideMark/>
          </w:tcPr>
          <w:p w14:paraId="398CEB4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81" w:type="pct"/>
            <w:hideMark/>
          </w:tcPr>
          <w:p w14:paraId="6E2B426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1</w:t>
            </w:r>
          </w:p>
        </w:tc>
        <w:tc>
          <w:tcPr>
            <w:tcW w:w="281" w:type="pct"/>
            <w:hideMark/>
          </w:tcPr>
          <w:p w14:paraId="0C9E94E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305" w:type="pct"/>
            <w:hideMark/>
          </w:tcPr>
          <w:p w14:paraId="3AC3199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05" w:type="pct"/>
            <w:hideMark/>
          </w:tcPr>
          <w:p w14:paraId="69B98E1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hideMark/>
          </w:tcPr>
          <w:p w14:paraId="0E8E140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519" w:type="pct"/>
            <w:hideMark/>
          </w:tcPr>
          <w:p w14:paraId="7BA419E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20" w:type="pct"/>
            <w:hideMark/>
          </w:tcPr>
          <w:p w14:paraId="618385D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6205F85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04817A0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France</w:t>
            </w:r>
          </w:p>
        </w:tc>
        <w:tc>
          <w:tcPr>
            <w:tcW w:w="470" w:type="pct"/>
            <w:hideMark/>
          </w:tcPr>
          <w:p w14:paraId="18BF574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IYWRqYWRqPC9BdXRob3I+PFllYXI+MjAwODwvWWVhcj48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IYWRqYWRqPC9BdXRob3I+PFllYXI+MjAwODwvWWVhcj48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F8405E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Hadjadj et al.</w:t>
            </w:r>
          </w:p>
        </w:tc>
        <w:tc>
          <w:tcPr>
            <w:tcW w:w="281" w:type="pct"/>
            <w:hideMark/>
          </w:tcPr>
          <w:p w14:paraId="06E330D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399" w:type="pct"/>
            <w:hideMark/>
          </w:tcPr>
          <w:p w14:paraId="54D61567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77</w:t>
            </w:r>
          </w:p>
        </w:tc>
        <w:tc>
          <w:tcPr>
            <w:tcW w:w="281" w:type="pct"/>
            <w:noWrap/>
            <w:hideMark/>
          </w:tcPr>
          <w:p w14:paraId="33FFF41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63C32">
              <w:rPr>
                <w:rFonts w:ascii="Arial" w:hAnsi="Arial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281" w:type="pct"/>
            <w:noWrap/>
            <w:hideMark/>
          </w:tcPr>
          <w:p w14:paraId="7D4346B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63C32">
              <w:rPr>
                <w:rFonts w:ascii="Arial" w:hAnsi="Arial" w:cs="Arial"/>
                <w:color w:val="000000"/>
                <w:sz w:val="20"/>
                <w:szCs w:val="20"/>
              </w:rPr>
              <w:t>612</w:t>
            </w:r>
          </w:p>
        </w:tc>
        <w:tc>
          <w:tcPr>
            <w:tcW w:w="281" w:type="pct"/>
            <w:noWrap/>
            <w:hideMark/>
          </w:tcPr>
          <w:p w14:paraId="18FC646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63C32">
              <w:rPr>
                <w:rFonts w:ascii="Arial" w:hAnsi="Arial" w:cs="Arial"/>
                <w:color w:val="000000"/>
                <w:sz w:val="20"/>
                <w:szCs w:val="20"/>
              </w:rPr>
              <w:t>473</w:t>
            </w:r>
          </w:p>
        </w:tc>
        <w:tc>
          <w:tcPr>
            <w:tcW w:w="305" w:type="pct"/>
            <w:noWrap/>
            <w:hideMark/>
          </w:tcPr>
          <w:p w14:paraId="25A3697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63C32">
              <w:rPr>
                <w:rFonts w:ascii="Arial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noWrap/>
            <w:hideMark/>
          </w:tcPr>
          <w:p w14:paraId="091151E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63C32">
              <w:rPr>
                <w:rFonts w:ascii="Arial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noWrap/>
            <w:hideMark/>
          </w:tcPr>
          <w:p w14:paraId="788088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63C32">
              <w:rPr>
                <w:rFonts w:ascii="Arial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519" w:type="pct"/>
            <w:noWrap/>
            <w:hideMark/>
          </w:tcPr>
          <w:p w14:paraId="760EDCE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63C32">
              <w:rPr>
                <w:rFonts w:ascii="Arial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420" w:type="pct"/>
            <w:hideMark/>
          </w:tcPr>
          <w:p w14:paraId="333E3FB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FE3CEAF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2FD690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abon</w:t>
            </w:r>
          </w:p>
        </w:tc>
        <w:tc>
          <w:tcPr>
            <w:tcW w:w="470" w:type="pct"/>
            <w:hideMark/>
          </w:tcPr>
          <w:p w14:paraId="5EB3FBC0" w14:textId="3F3030C2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Ndong&lt;/Author&gt;&lt;Year&gt;2017&lt;/Year&gt;&lt;RecNum&gt;89&lt;/RecNum&gt;&lt;DisplayText&gt;[31]&lt;/DisplayText&gt;&lt;record&gt;&lt;rec-number&gt;89&lt;/rec-number&gt;&lt;foreign-keys&gt;&lt;key app="EN" db-id="rzpr9e2sr5w0vteprpyxfd2if9a9f0r2z2va" timestamp="1708526838"&gt;89&lt;/key&gt;&lt;/foreign-keys&gt;&lt;ref-type name="Journal Article"&gt;17&lt;/ref-type&gt;&lt;contributors&gt;&lt;authors&gt;&lt;author&gt;Ndong, A. G. R.&lt;/author&gt;&lt;author&gt;Ovono, A. F.&lt;/author&gt;&lt;author&gt;Mbang, B. A. S.&lt;/author&gt;&lt;author&gt;Ollomo, B.&lt;/author&gt;&lt;author&gt;Yacka, L.&lt;/author&gt;&lt;author&gt;Lebibi, J.&lt;/author&gt;&lt;author&gt;Ngou-Milama, E.&lt;/author&gt;&lt;/authors&gt;&lt;/contributors&gt;&lt;titles&gt;&lt;title&gt;Implication of insertion/deletion polymorphism of angiotensin converting enzyme gene in the occurrence of type 2 diabetes in the Gabonese Population&lt;/title&gt;&lt;secondary-title&gt;Int J Biosciences&lt;/secondary-title&gt;&lt;/titles&gt;&lt;periodical&gt;&lt;full-title&gt;Int J Biosciences&lt;/full-title&gt;&lt;/periodical&gt;&lt;pages&gt;61-67&lt;/pages&gt;&lt;volume&gt;11&lt;/volume&gt;&lt;number&gt;6&lt;/number&gt;&lt;dates&gt;&lt;year&gt;2017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9CDE16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dong et al.</w:t>
            </w:r>
          </w:p>
        </w:tc>
        <w:tc>
          <w:tcPr>
            <w:tcW w:w="281" w:type="pct"/>
            <w:hideMark/>
          </w:tcPr>
          <w:p w14:paraId="2A4CC81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399" w:type="pct"/>
            <w:hideMark/>
          </w:tcPr>
          <w:p w14:paraId="5EA40EFD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8</w:t>
            </w:r>
          </w:p>
        </w:tc>
        <w:tc>
          <w:tcPr>
            <w:tcW w:w="281" w:type="pct"/>
            <w:hideMark/>
          </w:tcPr>
          <w:p w14:paraId="56DFDF7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</w:t>
            </w:r>
          </w:p>
        </w:tc>
        <w:tc>
          <w:tcPr>
            <w:tcW w:w="281" w:type="pct"/>
            <w:hideMark/>
          </w:tcPr>
          <w:p w14:paraId="658BE29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81" w:type="pct"/>
            <w:hideMark/>
          </w:tcPr>
          <w:p w14:paraId="4280B45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6</w:t>
            </w:r>
          </w:p>
        </w:tc>
        <w:tc>
          <w:tcPr>
            <w:tcW w:w="305" w:type="pct"/>
            <w:hideMark/>
          </w:tcPr>
          <w:p w14:paraId="5E924BC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</w:t>
            </w:r>
          </w:p>
        </w:tc>
        <w:tc>
          <w:tcPr>
            <w:tcW w:w="305" w:type="pct"/>
            <w:hideMark/>
          </w:tcPr>
          <w:p w14:paraId="2D71447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305" w:type="pct"/>
            <w:hideMark/>
          </w:tcPr>
          <w:p w14:paraId="6D5D68A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519" w:type="pct"/>
            <w:hideMark/>
          </w:tcPr>
          <w:p w14:paraId="338457B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</w:t>
            </w:r>
          </w:p>
        </w:tc>
        <w:tc>
          <w:tcPr>
            <w:tcW w:w="420" w:type="pct"/>
            <w:hideMark/>
          </w:tcPr>
          <w:p w14:paraId="7726A06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0C159DB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17CC57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eorgia</w:t>
            </w:r>
          </w:p>
        </w:tc>
        <w:tc>
          <w:tcPr>
            <w:tcW w:w="470" w:type="pct"/>
            <w:hideMark/>
          </w:tcPr>
          <w:p w14:paraId="2AAF974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D4A879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ualdi et al.</w:t>
            </w:r>
          </w:p>
        </w:tc>
        <w:tc>
          <w:tcPr>
            <w:tcW w:w="281" w:type="pct"/>
            <w:hideMark/>
          </w:tcPr>
          <w:p w14:paraId="1F4044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7F9DEF44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5</w:t>
            </w:r>
          </w:p>
        </w:tc>
        <w:tc>
          <w:tcPr>
            <w:tcW w:w="281" w:type="pct"/>
            <w:hideMark/>
          </w:tcPr>
          <w:p w14:paraId="68F0EF4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7E17C09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7045611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0AA743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1639392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2C513D9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43B5AAB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</w:t>
            </w:r>
          </w:p>
        </w:tc>
        <w:tc>
          <w:tcPr>
            <w:tcW w:w="420" w:type="pct"/>
            <w:hideMark/>
          </w:tcPr>
          <w:p w14:paraId="2B622F6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</w:tr>
      <w:tr w:rsidR="00B22CB3" w:rsidRPr="00463C32" w14:paraId="09F6FD5B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4A125C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ermany</w:t>
            </w:r>
          </w:p>
        </w:tc>
        <w:tc>
          <w:tcPr>
            <w:tcW w:w="470" w:type="pct"/>
            <w:hideMark/>
          </w:tcPr>
          <w:p w14:paraId="75337A5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Filler&lt;/Author&gt;&lt;Year&gt;2001&lt;/Year&gt;&lt;RecNum&gt;31&lt;/RecNum&gt;&lt;DisplayText&gt;[32]&lt;/DisplayText&gt;&lt;record&gt;&lt;rec-number&gt;31&lt;/rec-number&gt;&lt;foreign-keys&gt;&lt;key app="EN" db-id="rzpr9e2sr5w0vteprpyxfd2if9a9f0r2z2va" timestamp="1708338147"&gt;31&lt;/key&gt;&lt;/foreign-keys&gt;&lt;ref-type name="Journal Article"&gt;17&lt;/ref-type&gt;&lt;contributors&gt;&lt;authors&gt;&lt;author&gt;Filler, G.&lt;/author&gt;&lt;author&gt;Yang, F.&lt;/author&gt;&lt;author&gt;Martin, A.&lt;/author&gt;&lt;author&gt;Stolpe, J.&lt;/author&gt;&lt;author&gt;Neumayer, H. H.&lt;/author&gt;&lt;author&gt;Hocher, B.&lt;/author&gt;&lt;/authors&gt;&lt;/contributors&gt;&lt;auth-address&gt;Department of Pediatric Nephrology, Charite Hospital, Humboldt University, Berlin.&lt;/auth-address&gt;&lt;titles&gt;&lt;title&gt;Renin angiotensin system gene polymorphisms in pediatric renal transplant recipients&lt;/title&gt;&lt;secondary-title&gt;Pediatr Transplant&lt;/secondary-title&gt;&lt;/titles&gt;&lt;periodical&gt;&lt;full-title&gt;Pediatr Transplant&lt;/full-title&gt;&lt;/periodical&gt;&lt;pages&gt;166-73&lt;/pages&gt;&lt;volume&gt;5&lt;/volume&gt;&lt;number&gt;3&lt;/number&gt;&lt;edition&gt;2001/06/26&lt;/edition&gt;&lt;keywords&gt;&lt;keyword&gt;Adolescent&lt;/keyword&gt;&lt;keyword&gt;Child&lt;/keyword&gt;&lt;keyword&gt;Child, Preschool&lt;/keyword&gt;&lt;keyword&gt;Female&lt;/keyword&gt;&lt;keyword&gt;Graft Survival/physiology&lt;/keyword&gt;&lt;keyword&gt;Humans&lt;/keyword&gt;&lt;keyword&gt;Hypertension/complications/*genetics/physiopathology&lt;/keyword&gt;&lt;keyword&gt;Infant&lt;/keyword&gt;&lt;keyword&gt;Kidney Failure, Chronic/complications/*genetics/physiopathology&lt;/keyword&gt;&lt;keyword&gt;Kidney Transplantation/*physiology&lt;/keyword&gt;&lt;keyword&gt;Male&lt;/keyword&gt;&lt;keyword&gt;Polymorphism, Genetic/*genetics/physiology&lt;/keyword&gt;&lt;keyword&gt;Renin-Angiotensin System/*genetics/physiology&lt;/keyword&gt;&lt;/keywords&gt;&lt;dates&gt;&lt;year&gt;2001&lt;/year&gt;&lt;pub-dates&gt;&lt;date&gt;Jun&lt;/date&gt;&lt;/pub-dates&gt;&lt;/dates&gt;&lt;isbn&gt;1397-3142 (Print)&amp;#xD;1397-3142 (Linking)&lt;/isbn&gt;&lt;accession-num&gt;11422818&lt;/accession-num&gt;&lt;urls&gt;&lt;related-urls&gt;&lt;url&gt;https://www.ncbi.nlm.nih.gov/pubmed/11422818&lt;/url&gt;&lt;/related-urls&gt;&lt;/urls&gt;&lt;electronic-resource-num&gt;10.1034/j.1399-3046.2001.00053.x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2E9522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Filler et al.</w:t>
            </w:r>
          </w:p>
        </w:tc>
        <w:tc>
          <w:tcPr>
            <w:tcW w:w="281" w:type="pct"/>
            <w:hideMark/>
          </w:tcPr>
          <w:p w14:paraId="5C0116B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1</w:t>
            </w:r>
          </w:p>
        </w:tc>
        <w:tc>
          <w:tcPr>
            <w:tcW w:w="399" w:type="pct"/>
            <w:hideMark/>
          </w:tcPr>
          <w:p w14:paraId="30D0D940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81" w:type="pct"/>
            <w:hideMark/>
          </w:tcPr>
          <w:p w14:paraId="572B284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281" w:type="pct"/>
            <w:hideMark/>
          </w:tcPr>
          <w:p w14:paraId="2DB4A58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281" w:type="pct"/>
            <w:hideMark/>
          </w:tcPr>
          <w:p w14:paraId="063DEF7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305" w:type="pct"/>
            <w:hideMark/>
          </w:tcPr>
          <w:p w14:paraId="1117E15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hideMark/>
          </w:tcPr>
          <w:p w14:paraId="5C2CF39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438AB78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519" w:type="pct"/>
            <w:hideMark/>
          </w:tcPr>
          <w:p w14:paraId="3BAFD30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9</w:t>
            </w:r>
          </w:p>
        </w:tc>
        <w:tc>
          <w:tcPr>
            <w:tcW w:w="420" w:type="pct"/>
            <w:hideMark/>
          </w:tcPr>
          <w:p w14:paraId="633F2EE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11ACACB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36250B1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ermany</w:t>
            </w:r>
          </w:p>
        </w:tc>
        <w:tc>
          <w:tcPr>
            <w:tcW w:w="470" w:type="pct"/>
            <w:hideMark/>
          </w:tcPr>
          <w:p w14:paraId="4DBE7ED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FYmVydDwvQXV0aG9yPjxZZWFyPjIwMDU8L1llYXI+PFJl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FYmVydDwvQXV0aG9yPjxZZWFyPjIwMDU8L1llYXI+PFJl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0144D6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bert et al.</w:t>
            </w:r>
          </w:p>
        </w:tc>
        <w:tc>
          <w:tcPr>
            <w:tcW w:w="281" w:type="pct"/>
            <w:hideMark/>
          </w:tcPr>
          <w:p w14:paraId="45EA3FB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399" w:type="pct"/>
            <w:hideMark/>
          </w:tcPr>
          <w:p w14:paraId="469AF40C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281" w:type="pct"/>
            <w:hideMark/>
          </w:tcPr>
          <w:p w14:paraId="41913C6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81" w:type="pct"/>
            <w:hideMark/>
          </w:tcPr>
          <w:p w14:paraId="7BC76FF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2</w:t>
            </w:r>
          </w:p>
        </w:tc>
        <w:tc>
          <w:tcPr>
            <w:tcW w:w="281" w:type="pct"/>
            <w:hideMark/>
          </w:tcPr>
          <w:p w14:paraId="2D205A0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305" w:type="pct"/>
            <w:hideMark/>
          </w:tcPr>
          <w:p w14:paraId="4D2AE15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01147B5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09CB6D5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519" w:type="pct"/>
            <w:hideMark/>
          </w:tcPr>
          <w:p w14:paraId="5C2DEB0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hideMark/>
          </w:tcPr>
          <w:p w14:paraId="689D999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7115D6B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BE28E68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lastRenderedPageBreak/>
              <w:t>Germany</w:t>
            </w:r>
          </w:p>
        </w:tc>
        <w:tc>
          <w:tcPr>
            <w:tcW w:w="470" w:type="pct"/>
            <w:hideMark/>
          </w:tcPr>
          <w:p w14:paraId="3D7E229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Nb2hsZW5kaWNrPC9BdXRob3I+PFllYXI+MjAyMTwvWWVh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Nb2hsZW5kaWNrPC9BdXRob3I+PFllYXI+MjAyMTwvWWVh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B02EFE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ohlendick et al.</w:t>
            </w:r>
          </w:p>
        </w:tc>
        <w:tc>
          <w:tcPr>
            <w:tcW w:w="281" w:type="pct"/>
            <w:hideMark/>
          </w:tcPr>
          <w:p w14:paraId="2ABB197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399" w:type="pct"/>
            <w:noWrap/>
            <w:hideMark/>
          </w:tcPr>
          <w:p w14:paraId="66CD8156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281" w:type="pct"/>
            <w:hideMark/>
          </w:tcPr>
          <w:p w14:paraId="74E7B18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281" w:type="pct"/>
            <w:hideMark/>
          </w:tcPr>
          <w:p w14:paraId="7792A0D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5</w:t>
            </w:r>
          </w:p>
        </w:tc>
        <w:tc>
          <w:tcPr>
            <w:tcW w:w="281" w:type="pct"/>
            <w:hideMark/>
          </w:tcPr>
          <w:p w14:paraId="4F30803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5</w:t>
            </w:r>
          </w:p>
        </w:tc>
        <w:tc>
          <w:tcPr>
            <w:tcW w:w="305" w:type="pct"/>
            <w:noWrap/>
            <w:hideMark/>
          </w:tcPr>
          <w:p w14:paraId="12B3956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05" w:type="pct"/>
            <w:noWrap/>
            <w:hideMark/>
          </w:tcPr>
          <w:p w14:paraId="0E78291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.5</w:t>
            </w:r>
          </w:p>
        </w:tc>
        <w:tc>
          <w:tcPr>
            <w:tcW w:w="305" w:type="pct"/>
            <w:noWrap/>
            <w:hideMark/>
          </w:tcPr>
          <w:p w14:paraId="32CD8E4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.5</w:t>
            </w:r>
          </w:p>
        </w:tc>
        <w:tc>
          <w:tcPr>
            <w:tcW w:w="519" w:type="pct"/>
            <w:noWrap/>
            <w:hideMark/>
          </w:tcPr>
          <w:p w14:paraId="12D73C3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20" w:type="pct"/>
            <w:noWrap/>
            <w:hideMark/>
          </w:tcPr>
          <w:p w14:paraId="662DD35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531369D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03976D0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ermany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778FD21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637BB5F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C00971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5DB0A5A4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445</w:t>
            </w:r>
          </w:p>
          <w:p w14:paraId="5CCF7A70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E99102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10E60F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FABD78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0E78153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FD270D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373EBE3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7D1532D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420" w:type="pct"/>
            <w:hideMark/>
          </w:tcPr>
          <w:p w14:paraId="314BD4D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168D842B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C08FE3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reece</w:t>
            </w:r>
          </w:p>
        </w:tc>
        <w:tc>
          <w:tcPr>
            <w:tcW w:w="470" w:type="pct"/>
            <w:hideMark/>
          </w:tcPr>
          <w:p w14:paraId="500CCA3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Eleni&lt;/Author&gt;&lt;Year&gt;2008&lt;/Year&gt;&lt;RecNum&gt;34&lt;/RecNum&gt;&lt;DisplayText&gt;[35]&lt;/DisplayText&gt;&lt;record&gt;&lt;rec-number&gt;34&lt;/rec-number&gt;&lt;foreign-keys&gt;&lt;key app="EN" db-id="rzpr9e2sr5w0vteprpyxfd2if9a9f0r2z2va" timestamp="1708338789"&gt;34&lt;/key&gt;&lt;/foreign-keys&gt;&lt;ref-type name="Journal Article"&gt;17&lt;/ref-type&gt;&lt;contributors&gt;&lt;authors&gt;&lt;author&gt;Eleni, S.&lt;/author&gt;&lt;author&gt;Dimitrios, K.&lt;/author&gt;&lt;author&gt;Vaya, P.&lt;/author&gt;&lt;author&gt;Areti, M.&lt;/author&gt;&lt;author&gt;Norma, V.&lt;/author&gt;&lt;author&gt;Magdalini, G.&lt;/author&gt;&lt;/authors&gt;&lt;/contributors&gt;&lt;auth-address&gt;2nd Department of Pediatrics, Aristotle University of Thessaloniki, AHEPA Hospital, 54636 Thessaloniki, Greece. elenisekerli@yahoo.gr&lt;/auth-address&gt;&lt;titles&gt;&lt;title&gt;Angiotensin-I converting enzyme gene and I/D polymorphism distribution in the Greek population and a comparison with other European populations&lt;/title&gt;&lt;secondary-title&gt;J Genet&lt;/secondary-title&gt;&lt;/titles&gt;&lt;periodical&gt;&lt;full-title&gt;J Genet&lt;/full-title&gt;&lt;/periodical&gt;&lt;pages&gt;91-3&lt;/pages&gt;&lt;volume&gt;87&lt;/volume&gt;&lt;number&gt;1&lt;/number&gt;&lt;edition&gt;2008/06/19&lt;/edition&gt;&lt;keywords&gt;&lt;keyword&gt;Base Sequence&lt;/keyword&gt;&lt;keyword&gt;Child&lt;/keyword&gt;&lt;keyword&gt;DNA Primers/genetics&lt;/keyword&gt;&lt;keyword&gt;Europe&lt;/keyword&gt;&lt;keyword&gt;Female&lt;/keyword&gt;&lt;keyword&gt;Gene Frequency&lt;/keyword&gt;&lt;keyword&gt;Greece&lt;/keyword&gt;&lt;keyword&gt;Humans&lt;/keyword&gt;&lt;keyword&gt;INDEL Mutation&lt;/keyword&gt;&lt;keyword&gt;Male&lt;/keyword&gt;&lt;keyword&gt;Peptidyl-Dipeptidase A/*genetics&lt;/keyword&gt;&lt;keyword&gt;Polymorphism, Genetic&lt;/keyword&gt;&lt;/keywords&gt;&lt;dates&gt;&lt;year&gt;2008&lt;/year&gt;&lt;pub-dates&gt;&lt;date&gt;Apr&lt;/date&gt;&lt;/pub-dates&gt;&lt;/dates&gt;&lt;isbn&gt;0022-1333 (Print)&amp;#xD;0022-1333 (Linking)&lt;/isbn&gt;&lt;accession-num&gt;18560180&lt;/accession-num&gt;&lt;urls&gt;&lt;related-urls&gt;&lt;url&gt;https://www.ncbi.nlm.nih.gov/pubmed/18560180&lt;/url&gt;&lt;/related-urls&gt;&lt;/urls&gt;&lt;electronic-resource-num&gt;10.1007/s12041-008-0013-7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5B651B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leni et al.</w:t>
            </w:r>
          </w:p>
        </w:tc>
        <w:tc>
          <w:tcPr>
            <w:tcW w:w="281" w:type="pct"/>
            <w:hideMark/>
          </w:tcPr>
          <w:p w14:paraId="0E6A642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399" w:type="pct"/>
            <w:hideMark/>
          </w:tcPr>
          <w:p w14:paraId="2290F141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2</w:t>
            </w:r>
          </w:p>
        </w:tc>
        <w:tc>
          <w:tcPr>
            <w:tcW w:w="281" w:type="pct"/>
            <w:hideMark/>
          </w:tcPr>
          <w:p w14:paraId="2D84103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81" w:type="pct"/>
            <w:hideMark/>
          </w:tcPr>
          <w:p w14:paraId="3E6F2AB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8</w:t>
            </w:r>
          </w:p>
        </w:tc>
        <w:tc>
          <w:tcPr>
            <w:tcW w:w="281" w:type="pct"/>
            <w:hideMark/>
          </w:tcPr>
          <w:p w14:paraId="49C7217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8</w:t>
            </w:r>
          </w:p>
        </w:tc>
        <w:tc>
          <w:tcPr>
            <w:tcW w:w="305" w:type="pct"/>
            <w:hideMark/>
          </w:tcPr>
          <w:p w14:paraId="775BFB1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</w:t>
            </w:r>
          </w:p>
        </w:tc>
        <w:tc>
          <w:tcPr>
            <w:tcW w:w="305" w:type="pct"/>
            <w:hideMark/>
          </w:tcPr>
          <w:p w14:paraId="1EBD97C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5" w:type="pct"/>
            <w:hideMark/>
          </w:tcPr>
          <w:p w14:paraId="6A7453B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519" w:type="pct"/>
            <w:hideMark/>
          </w:tcPr>
          <w:p w14:paraId="0BBD0DB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420" w:type="pct"/>
            <w:hideMark/>
          </w:tcPr>
          <w:p w14:paraId="6EC4FF9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3BC694FC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E14307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reece</w:t>
            </w:r>
          </w:p>
        </w:tc>
        <w:tc>
          <w:tcPr>
            <w:tcW w:w="470" w:type="pct"/>
            <w:hideMark/>
          </w:tcPr>
          <w:p w14:paraId="77947D6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Sgourou&lt;/Author&gt;&lt;Year&gt;2012&lt;/Year&gt;&lt;RecNum&gt;35&lt;/RecNum&gt;&lt;DisplayText&gt;[36]&lt;/DisplayText&gt;&lt;record&gt;&lt;rec-number&gt;35&lt;/rec-number&gt;&lt;foreign-keys&gt;&lt;key app="EN" db-id="rzpr9e2sr5w0vteprpyxfd2if9a9f0r2z2va" timestamp="1708338837"&gt;35&lt;/key&gt;&lt;/foreign-keys&gt;&lt;ref-type name="Journal Article"&gt;17&lt;/ref-type&gt;&lt;contributors&gt;&lt;authors&gt;&lt;author&gt;Sgourou, A.&lt;/author&gt;&lt;author&gt;Fotopoulos, V.&lt;/author&gt;&lt;author&gt;Kontos, V.&lt;/author&gt;&lt;author&gt;Patrinos, G. P.&lt;/author&gt;&lt;author&gt;Papachatzopoulou, A.&lt;/author&gt;&lt;/authors&gt;&lt;/contributors&gt;&lt;auth-address&gt;School of Science and Technology, Hellenic Open University, Patras, Greece.&lt;/auth-address&gt;&lt;titles&gt;&lt;title&gt;Association of genome variations in the renin-angiotensin system with physical performance&lt;/title&gt;&lt;secondary-title&gt;Hum Genomics&lt;/secondary-title&gt;&lt;/titles&gt;&lt;periodical&gt;&lt;full-title&gt;Hum Genomics&lt;/full-title&gt;&lt;/periodical&gt;&lt;pages&gt;24&lt;/pages&gt;&lt;volume&gt;6&lt;/volume&gt;&lt;number&gt;1&lt;/number&gt;&lt;edition&gt;2012/11/28&lt;/edition&gt;&lt;keywords&gt;&lt;keyword&gt;Adult&lt;/keyword&gt;&lt;keyword&gt;Athletes&lt;/keyword&gt;&lt;keyword&gt;*Athletic Performance&lt;/keyword&gt;&lt;keyword&gt;Blood Pressure&lt;/keyword&gt;&lt;keyword&gt;Female&lt;/keyword&gt;&lt;keyword&gt;Gene Frequency&lt;/keyword&gt;&lt;keyword&gt;Genome, Human&lt;/keyword&gt;&lt;keyword&gt;Genotype&lt;/keyword&gt;&lt;keyword&gt;Greece&lt;/keyword&gt;&lt;keyword&gt;Humans&lt;/keyword&gt;&lt;keyword&gt;Leptin/*genetics&lt;/keyword&gt;&lt;keyword&gt;Male&lt;/keyword&gt;&lt;keyword&gt;Peptidyl-Dipeptidase A/*genetics&lt;/keyword&gt;&lt;keyword&gt;Pilot Projects&lt;/keyword&gt;&lt;keyword&gt;Polymorphism, Genetic&lt;/keyword&gt;&lt;keyword&gt;Promoter Regions, Genetic&lt;/keyword&gt;&lt;keyword&gt;Receptor, Angiotensin, Type 1/genetics&lt;/keyword&gt;&lt;keyword&gt;Receptor, Bradykinin B2/*genetics&lt;/keyword&gt;&lt;keyword&gt;Renin-Angiotensin System/*genetics&lt;/keyword&gt;&lt;/keywords&gt;&lt;dates&gt;&lt;year&gt;2012&lt;/year&gt;&lt;pub-dates&gt;&lt;date&gt;Nov 24&lt;/date&gt;&lt;/pub-dates&gt;&lt;/dates&gt;&lt;isbn&gt;1479-7364 (Electronic)&amp;#xD;1473-9542 (Print)&amp;#xD;1473-9542 (Linking)&lt;/isbn&gt;&lt;accession-num&gt;23176367&lt;/accession-num&gt;&lt;urls&gt;&lt;related-urls&gt;&lt;url&gt;https://www.ncbi.nlm.nih.gov/pubmed/23176367&lt;/url&gt;&lt;/related-urls&gt;&lt;/urls&gt;&lt;custom2&gt;PMC3543191&lt;/custom2&gt;&lt;electronic-resource-num&gt;10.1186/1479-7364-6-24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69BC46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gourou et al.</w:t>
            </w:r>
          </w:p>
        </w:tc>
        <w:tc>
          <w:tcPr>
            <w:tcW w:w="281" w:type="pct"/>
            <w:hideMark/>
          </w:tcPr>
          <w:p w14:paraId="70CA006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399" w:type="pct"/>
            <w:hideMark/>
          </w:tcPr>
          <w:p w14:paraId="107F361C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281" w:type="pct"/>
            <w:hideMark/>
          </w:tcPr>
          <w:p w14:paraId="7B4B81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281" w:type="pct"/>
            <w:hideMark/>
          </w:tcPr>
          <w:p w14:paraId="1AC14C1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8</w:t>
            </w:r>
          </w:p>
        </w:tc>
        <w:tc>
          <w:tcPr>
            <w:tcW w:w="281" w:type="pct"/>
            <w:hideMark/>
          </w:tcPr>
          <w:p w14:paraId="04908AF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305" w:type="pct"/>
            <w:hideMark/>
          </w:tcPr>
          <w:p w14:paraId="3830B8B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hideMark/>
          </w:tcPr>
          <w:p w14:paraId="402B362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54C9185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519" w:type="pct"/>
            <w:hideMark/>
          </w:tcPr>
          <w:p w14:paraId="41B76E7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420" w:type="pct"/>
            <w:hideMark/>
          </w:tcPr>
          <w:p w14:paraId="351683A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6A20325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C4E5B2B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reece</w:t>
            </w:r>
          </w:p>
        </w:tc>
        <w:tc>
          <w:tcPr>
            <w:tcW w:w="470" w:type="pct"/>
            <w:hideMark/>
          </w:tcPr>
          <w:p w14:paraId="750C4F5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b2xvdm91PC9BdXRob3I+PFllYXI+MjAxNDwvWWVhcj48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b2xvdm91PC9BdXRob3I+PFllYXI+MjAxNDwvWWVhcj48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44DC5A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olovou et al.</w:t>
            </w:r>
          </w:p>
        </w:tc>
        <w:tc>
          <w:tcPr>
            <w:tcW w:w="281" w:type="pct"/>
            <w:hideMark/>
          </w:tcPr>
          <w:p w14:paraId="66A579D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399" w:type="pct"/>
            <w:hideMark/>
          </w:tcPr>
          <w:p w14:paraId="754091B5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81" w:type="pct"/>
            <w:hideMark/>
          </w:tcPr>
          <w:p w14:paraId="4922D41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281" w:type="pct"/>
            <w:hideMark/>
          </w:tcPr>
          <w:p w14:paraId="582EB88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81" w:type="pct"/>
            <w:hideMark/>
          </w:tcPr>
          <w:p w14:paraId="136A659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305" w:type="pct"/>
            <w:hideMark/>
          </w:tcPr>
          <w:p w14:paraId="73C83B6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05" w:type="pct"/>
            <w:hideMark/>
          </w:tcPr>
          <w:p w14:paraId="639CC22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0FD222A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519" w:type="pct"/>
            <w:hideMark/>
          </w:tcPr>
          <w:p w14:paraId="0B88F0A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420" w:type="pct"/>
            <w:hideMark/>
          </w:tcPr>
          <w:p w14:paraId="1F85448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3505C1FF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05F8D11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reece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0CB38AD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5EE2F0E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341166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33063023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623</w:t>
            </w:r>
          </w:p>
          <w:p w14:paraId="0F716EB5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DB0CDE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2D6E61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945C06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3F3AE5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56737DB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7ABC8D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0444289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420" w:type="pct"/>
            <w:hideMark/>
          </w:tcPr>
          <w:p w14:paraId="45D5C57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3B944296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8F023F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Hungary</w:t>
            </w:r>
          </w:p>
        </w:tc>
        <w:tc>
          <w:tcPr>
            <w:tcW w:w="470" w:type="pct"/>
            <w:hideMark/>
          </w:tcPr>
          <w:p w14:paraId="6FA0636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Barkai&lt;/Author&gt;&lt;Year&gt;2005&lt;/Year&gt;&lt;RecNum&gt;37&lt;/RecNum&gt;&lt;DisplayText&gt;[38]&lt;/DisplayText&gt;&lt;record&gt;&lt;rec-number&gt;37&lt;/rec-number&gt;&lt;foreign-keys&gt;&lt;key app="EN" db-id="rzpr9e2sr5w0vteprpyxfd2if9a9f0r2z2va" timestamp="1708338935"&gt;37&lt;/key&gt;&lt;/foreign-keys&gt;&lt;ref-type name="Journal Article"&gt;17&lt;/ref-type&gt;&lt;contributors&gt;&lt;authors&gt;&lt;author&gt;Barkai, L.&lt;/author&gt;&lt;author&gt;Soos, A.&lt;/author&gt;&lt;author&gt;Vamosi, I.&lt;/author&gt;&lt;/authors&gt;&lt;/contributors&gt;&lt;auth-address&gt;Institute of Child Health, Borsod County University Hospital and Postgraduate Institute of Pediatrics, University of Debrecen, Miskolc, Hungary. Barkai.L@axelero.hu&lt;/auth-address&gt;&lt;titles&gt;&lt;title&gt;Association of angiotensin-converting enzyme DD genotype with 24-h blood pressure abnormalities in normoalbuminuric children and adolescents with Type 1 diabetes&lt;/title&gt;&lt;secondary-title&gt;Diabet Med&lt;/secondary-title&gt;&lt;/titles&gt;&lt;periodical&gt;&lt;full-title&gt;Diabet Med&lt;/full-title&gt;&lt;/periodical&gt;&lt;pages&gt;1054-9&lt;/pages&gt;&lt;volume&gt;22&lt;/volume&gt;&lt;number&gt;8&lt;/number&gt;&lt;edition&gt;2005/07/20&lt;/edition&gt;&lt;keywords&gt;&lt;keyword&gt;Adolescent&lt;/keyword&gt;&lt;keyword&gt;Blood Pressure/*physiology&lt;/keyword&gt;&lt;keyword&gt;Child&lt;/keyword&gt;&lt;keyword&gt;Diabetes Mellitus, Type 1/*genetics&lt;/keyword&gt;&lt;keyword&gt;Female&lt;/keyword&gt;&lt;keyword&gt;Genotype&lt;/keyword&gt;&lt;keyword&gt;Humans&lt;/keyword&gt;&lt;keyword&gt;Hungary&lt;/keyword&gt;&lt;keyword&gt;Male&lt;/keyword&gt;&lt;keyword&gt;Peptidyl-Dipeptidase A/*genetics&lt;/keyword&gt;&lt;keyword&gt;Polymorphism, Genetic/*genetics&lt;/keyword&gt;&lt;keyword&gt;Sequence Deletion&lt;/keyword&gt;&lt;/keywords&gt;&lt;dates&gt;&lt;year&gt;2005&lt;/year&gt;&lt;pub-dates&gt;&lt;date&gt;Aug&lt;/date&gt;&lt;/pub-dates&gt;&lt;/dates&gt;&lt;isbn&gt;0742-3071 (Print)&amp;#xD;0742-3071 (Linking)&lt;/isbn&gt;&lt;accession-num&gt;16026372&lt;/accession-num&gt;&lt;urls&gt;&lt;related-urls&gt;&lt;url&gt;https://www.ncbi.nlm.nih.gov/pubmed/16026372&lt;/url&gt;&lt;/related-urls&gt;&lt;/urls&gt;&lt;electronic-resource-num&gt;10.1111/j.1464-5491.2005.01601.x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712CB8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arkai et al.</w:t>
            </w:r>
          </w:p>
        </w:tc>
        <w:tc>
          <w:tcPr>
            <w:tcW w:w="281" w:type="pct"/>
            <w:hideMark/>
          </w:tcPr>
          <w:p w14:paraId="2717A56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399" w:type="pct"/>
            <w:hideMark/>
          </w:tcPr>
          <w:p w14:paraId="51306D41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281" w:type="pct"/>
            <w:hideMark/>
          </w:tcPr>
          <w:p w14:paraId="49DC297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81" w:type="pct"/>
            <w:hideMark/>
          </w:tcPr>
          <w:p w14:paraId="1E304FD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281" w:type="pct"/>
            <w:hideMark/>
          </w:tcPr>
          <w:p w14:paraId="3E73C41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305" w:type="pct"/>
            <w:hideMark/>
          </w:tcPr>
          <w:p w14:paraId="7A37AB0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5" w:type="pct"/>
            <w:hideMark/>
          </w:tcPr>
          <w:p w14:paraId="44A84C1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077BB24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519" w:type="pct"/>
            <w:hideMark/>
          </w:tcPr>
          <w:p w14:paraId="2F71F4F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20" w:type="pct"/>
            <w:hideMark/>
          </w:tcPr>
          <w:p w14:paraId="41CEF4D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4163AC4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1CB43D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ndia</w:t>
            </w:r>
          </w:p>
        </w:tc>
        <w:tc>
          <w:tcPr>
            <w:tcW w:w="470" w:type="pct"/>
            <w:hideMark/>
          </w:tcPr>
          <w:p w14:paraId="2DF676A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Gupta&lt;/Author&gt;&lt;Year&gt;2009&lt;/Year&gt;&lt;RecNum&gt;38&lt;/RecNum&gt;&lt;DisplayText&gt;[39]&lt;/DisplayText&gt;&lt;record&gt;&lt;rec-number&gt;38&lt;/rec-number&gt;&lt;foreign-keys&gt;&lt;key app="EN" db-id="rzpr9e2sr5w0vteprpyxfd2if9a9f0r2z2va" timestamp="1708338978"&gt;38&lt;/key&gt;&lt;/foreign-keys&gt;&lt;ref-type name="Journal Article"&gt;17&lt;/ref-type&gt;&lt;contributors&gt;&lt;authors&gt;&lt;author&gt;Gupta, S.&lt;/author&gt;&lt;author&gt;Agrawal, B. K.&lt;/author&gt;&lt;author&gt;Goel, R. K.&lt;/author&gt;&lt;author&gt;Sehajpal, P. K.&lt;/author&gt;&lt;/authors&gt;&lt;/contributors&gt;&lt;auth-address&gt;Department of Molecular Biology and Biochemistry, Guru Nanak Dev University, Amritstar, Punjab, India.&lt;/auth-address&gt;&lt;titles&gt;&lt;title&gt;Angiotensin-converting enzyme gene polymorphism in hypertensive rural population of Haryana, India&lt;/title&gt;&lt;secondary-title&gt;J Emerg Trauma Shock&lt;/secondary-title&gt;&lt;/titles&gt;&lt;periodical&gt;&lt;full-title&gt;J Emerg Trauma Shock&lt;/full-title&gt;&lt;/periodical&gt;&lt;pages&gt;150-4&lt;/pages&gt;&lt;volume&gt;2&lt;/volume&gt;&lt;number&gt;3&lt;/number&gt;&lt;edition&gt;2009/12/17&lt;/edition&gt;&lt;dates&gt;&lt;year&gt;2009&lt;/year&gt;&lt;pub-dates&gt;&lt;date&gt;Sep&lt;/date&gt;&lt;/pub-dates&gt;&lt;/dates&gt;&lt;isbn&gt;0974-519X (Electronic)&amp;#xD;0974-2700 (Print)&amp;#xD;0974-2700 (Linking)&lt;/isbn&gt;&lt;accession-num&gt;20009302&lt;/accession-num&gt;&lt;urls&gt;&lt;related-urls&gt;&lt;url&gt;https://www.ncbi.nlm.nih.gov/pubmed/20009302&lt;/url&gt;&lt;/related-urls&gt;&lt;/urls&gt;&lt;custom2&gt;PMC2776360&lt;/custom2&gt;&lt;electronic-resource-num&gt;10.4103/0974-2700.55323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332E5E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upta et al.</w:t>
            </w:r>
          </w:p>
        </w:tc>
        <w:tc>
          <w:tcPr>
            <w:tcW w:w="281" w:type="pct"/>
            <w:hideMark/>
          </w:tcPr>
          <w:p w14:paraId="32AB4EE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399" w:type="pct"/>
            <w:hideMark/>
          </w:tcPr>
          <w:p w14:paraId="70FDAD6E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281" w:type="pct"/>
            <w:hideMark/>
          </w:tcPr>
          <w:p w14:paraId="4EF34EC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81" w:type="pct"/>
            <w:hideMark/>
          </w:tcPr>
          <w:p w14:paraId="6722A91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281" w:type="pct"/>
            <w:hideMark/>
          </w:tcPr>
          <w:p w14:paraId="37BD03E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5" w:type="pct"/>
            <w:hideMark/>
          </w:tcPr>
          <w:p w14:paraId="694AE7F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305" w:type="pct"/>
            <w:hideMark/>
          </w:tcPr>
          <w:p w14:paraId="79B1DA0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.5</w:t>
            </w:r>
          </w:p>
        </w:tc>
        <w:tc>
          <w:tcPr>
            <w:tcW w:w="305" w:type="pct"/>
            <w:hideMark/>
          </w:tcPr>
          <w:p w14:paraId="37061C9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.5</w:t>
            </w:r>
          </w:p>
        </w:tc>
        <w:tc>
          <w:tcPr>
            <w:tcW w:w="519" w:type="pct"/>
            <w:hideMark/>
          </w:tcPr>
          <w:p w14:paraId="0083321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420" w:type="pct"/>
            <w:hideMark/>
          </w:tcPr>
          <w:p w14:paraId="4426159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5A2BF20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3D91D0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ndia</w:t>
            </w:r>
          </w:p>
        </w:tc>
        <w:tc>
          <w:tcPr>
            <w:tcW w:w="470" w:type="pct"/>
            <w:hideMark/>
          </w:tcPr>
          <w:p w14:paraId="1B3BC61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KaGF3YXQ8L0F1dGhvcj48WWVhcj4yMDE5PC9ZZWFyPjxS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KaGF3YXQ8L0F1dGhvcj48WWVhcj4yMDE5PC9ZZWFyPjxS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F2A9EA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Jhawat et al.</w:t>
            </w:r>
          </w:p>
        </w:tc>
        <w:tc>
          <w:tcPr>
            <w:tcW w:w="281" w:type="pct"/>
            <w:hideMark/>
          </w:tcPr>
          <w:p w14:paraId="0114EE5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399" w:type="pct"/>
            <w:hideMark/>
          </w:tcPr>
          <w:p w14:paraId="1B07731E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0</w:t>
            </w:r>
          </w:p>
        </w:tc>
        <w:tc>
          <w:tcPr>
            <w:tcW w:w="281" w:type="pct"/>
            <w:hideMark/>
          </w:tcPr>
          <w:p w14:paraId="07D809A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0</w:t>
            </w:r>
          </w:p>
        </w:tc>
        <w:tc>
          <w:tcPr>
            <w:tcW w:w="281" w:type="pct"/>
            <w:hideMark/>
          </w:tcPr>
          <w:p w14:paraId="05F678F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281" w:type="pct"/>
            <w:hideMark/>
          </w:tcPr>
          <w:p w14:paraId="5B8C37A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0</w:t>
            </w:r>
          </w:p>
        </w:tc>
        <w:tc>
          <w:tcPr>
            <w:tcW w:w="305" w:type="pct"/>
            <w:hideMark/>
          </w:tcPr>
          <w:p w14:paraId="2D4094B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hideMark/>
          </w:tcPr>
          <w:p w14:paraId="21952C4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72D19CA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519" w:type="pct"/>
            <w:hideMark/>
          </w:tcPr>
          <w:p w14:paraId="6E73973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hideMark/>
          </w:tcPr>
          <w:p w14:paraId="637D368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D5B7AD3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noWrap/>
            <w:hideMark/>
          </w:tcPr>
          <w:p w14:paraId="5F8B0AC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ndia</w:t>
            </w:r>
          </w:p>
        </w:tc>
        <w:tc>
          <w:tcPr>
            <w:tcW w:w="470" w:type="pct"/>
            <w:hideMark/>
          </w:tcPr>
          <w:p w14:paraId="7429AAE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Patel&lt;/Author&gt;&lt;Year&gt;2022&lt;/Year&gt;&lt;RecNum&gt;40&lt;/RecNum&gt;&lt;DisplayText&gt;[41]&lt;/DisplayText&gt;&lt;record&gt;&lt;rec-number&gt;40&lt;/rec-number&gt;&lt;foreign-keys&gt;&lt;key app="EN" db-id="rzpr9e2sr5w0vteprpyxfd2if9a9f0r2z2va" timestamp="1708339087"&gt;40&lt;/key&gt;&lt;/foreign-keys&gt;&lt;ref-type name="Journal Article"&gt;17&lt;/ref-type&gt;&lt;contributors&gt;&lt;authors&gt;&lt;author&gt;Patel, D. D.&lt;/author&gt;&lt;author&gt;Parchwani, D. N.&lt;/author&gt;&lt;author&gt;Dikshit, N.&lt;/author&gt;&lt;author&gt;Parchwani, T.&lt;/author&gt;&lt;/authors&gt;&lt;/contributors&gt;&lt;auth-address&gt;Dr. M K Shah Medical College and Research Centre, Ahmedabad, Gujarat India.&amp;#xD;GMERS Medical College, Himmatnagar, Gujarat India.&amp;#xD;GCS Medical College, Ahmedabad, Gujarat India. GRID: grid.496572.b. ISNI: 0000 0004 6360 2973&amp;#xD;SMS Medical College, Jaipur, Rajasthan India. GRID: grid.416077.3. ISNI: 0000 0004 1767 3615&lt;/auth-address&gt;&lt;titles&gt;&lt;title&gt;Analysis of the Pattern, Alliance and Risk of rs1799752 (ACE I/D Polymorphism) with Essential Hypertension&lt;/title&gt;&lt;secondary-title&gt;Indian J Clin Biochem&lt;/secondary-title&gt;&lt;/titles&gt;&lt;periodical&gt;&lt;full-title&gt;Indian J Clin Biochem&lt;/full-title&gt;&lt;/periodical&gt;&lt;pages&gt;18-28&lt;/pages&gt;&lt;volume&gt;37&lt;/volume&gt;&lt;number&gt;1&lt;/number&gt;&lt;edition&gt;2022/02/08&lt;/edition&gt;&lt;keywords&gt;&lt;keyword&gt;Angiotensin converting enzyme&lt;/keyword&gt;&lt;keyword&gt;Hypertension&lt;/keyword&gt;&lt;keyword&gt;Polymerase chain reaction&lt;/keyword&gt;&lt;keyword&gt;Polymorphism&lt;/keyword&gt;&lt;/keywords&gt;&lt;dates&gt;&lt;year&gt;2022&lt;/year&gt;&lt;pub-dates&gt;&lt;date&gt;Jan&lt;/date&gt;&lt;/pub-dates&gt;&lt;/dates&gt;&lt;isbn&gt;0970-1915 (Print)&amp;#xD;0974-0422 (Electronic)&amp;#xD;0970-1915 (Linking)&lt;/isbn&gt;&lt;accession-num&gt;35125690&lt;/accession-num&gt;&lt;urls&gt;&lt;related-urls&gt;&lt;url&gt;https://www.ncbi.nlm.nih.gov/pubmed/35125690&lt;/url&gt;&lt;/related-urls&gt;&lt;/urls&gt;&lt;custom2&gt;PMC8799835&lt;/custom2&gt;&lt;electronic-resource-num&gt;10.1007/s12291-020-00927-0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D8DDFE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atel et al.</w:t>
            </w:r>
          </w:p>
        </w:tc>
        <w:tc>
          <w:tcPr>
            <w:tcW w:w="281" w:type="pct"/>
            <w:hideMark/>
          </w:tcPr>
          <w:p w14:paraId="46D4143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399" w:type="pct"/>
            <w:noWrap/>
            <w:hideMark/>
          </w:tcPr>
          <w:p w14:paraId="51182D5D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2</w:t>
            </w:r>
          </w:p>
        </w:tc>
        <w:tc>
          <w:tcPr>
            <w:tcW w:w="281" w:type="pct"/>
            <w:hideMark/>
          </w:tcPr>
          <w:p w14:paraId="2791292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</w:t>
            </w:r>
          </w:p>
        </w:tc>
        <w:tc>
          <w:tcPr>
            <w:tcW w:w="281" w:type="pct"/>
            <w:hideMark/>
          </w:tcPr>
          <w:p w14:paraId="06E43A8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9</w:t>
            </w:r>
          </w:p>
        </w:tc>
        <w:tc>
          <w:tcPr>
            <w:tcW w:w="281" w:type="pct"/>
            <w:noWrap/>
            <w:hideMark/>
          </w:tcPr>
          <w:p w14:paraId="7CA6D8F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2</w:t>
            </w:r>
          </w:p>
        </w:tc>
        <w:tc>
          <w:tcPr>
            <w:tcW w:w="305" w:type="pct"/>
            <w:noWrap/>
            <w:hideMark/>
          </w:tcPr>
          <w:p w14:paraId="27DF2A5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05" w:type="pct"/>
            <w:noWrap/>
            <w:hideMark/>
          </w:tcPr>
          <w:p w14:paraId="3769248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4</w:t>
            </w:r>
          </w:p>
        </w:tc>
        <w:tc>
          <w:tcPr>
            <w:tcW w:w="305" w:type="pct"/>
            <w:noWrap/>
            <w:hideMark/>
          </w:tcPr>
          <w:p w14:paraId="57AA1FD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519" w:type="pct"/>
            <w:noWrap/>
            <w:hideMark/>
          </w:tcPr>
          <w:p w14:paraId="3495213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noWrap/>
            <w:hideMark/>
          </w:tcPr>
          <w:p w14:paraId="5827790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5245C13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983FD1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ndia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17905E4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187E83B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890ECB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7AD5D00A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672</w:t>
            </w:r>
          </w:p>
          <w:p w14:paraId="779B0C3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2315CB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ABDFF1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5EFFAC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5275AEC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07BF623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5426870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65161AB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20" w:type="pct"/>
            <w:hideMark/>
          </w:tcPr>
          <w:p w14:paraId="1C0BA0C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6DC7D10E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EECED9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ndonesia</w:t>
            </w:r>
          </w:p>
        </w:tc>
        <w:tc>
          <w:tcPr>
            <w:tcW w:w="470" w:type="pct"/>
            <w:hideMark/>
          </w:tcPr>
          <w:p w14:paraId="4263858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YXdhemllcjwvQXV0aG9yPjxZZWFyPjIwMTA8L1llYXI+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YXdhemllcjwvQXV0aG9yPjxZZWFyPjIwMTA8L1llYXI+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F069DC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awazier et al.</w:t>
            </w:r>
          </w:p>
        </w:tc>
        <w:tc>
          <w:tcPr>
            <w:tcW w:w="281" w:type="pct"/>
            <w:hideMark/>
          </w:tcPr>
          <w:p w14:paraId="3BDFC04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399" w:type="pct"/>
            <w:hideMark/>
          </w:tcPr>
          <w:p w14:paraId="11E0F7C2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281" w:type="pct"/>
            <w:hideMark/>
          </w:tcPr>
          <w:p w14:paraId="7E8D804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6</w:t>
            </w:r>
          </w:p>
        </w:tc>
        <w:tc>
          <w:tcPr>
            <w:tcW w:w="281" w:type="pct"/>
            <w:hideMark/>
          </w:tcPr>
          <w:p w14:paraId="157F037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81" w:type="pct"/>
            <w:hideMark/>
          </w:tcPr>
          <w:p w14:paraId="44B5378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</w:p>
        </w:tc>
        <w:tc>
          <w:tcPr>
            <w:tcW w:w="305" w:type="pct"/>
            <w:hideMark/>
          </w:tcPr>
          <w:p w14:paraId="771F6E6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</w:t>
            </w:r>
          </w:p>
        </w:tc>
        <w:tc>
          <w:tcPr>
            <w:tcW w:w="305" w:type="pct"/>
            <w:hideMark/>
          </w:tcPr>
          <w:p w14:paraId="0BDB997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</w:t>
            </w:r>
          </w:p>
        </w:tc>
        <w:tc>
          <w:tcPr>
            <w:tcW w:w="305" w:type="pct"/>
            <w:hideMark/>
          </w:tcPr>
          <w:p w14:paraId="029B7D0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</w:p>
        </w:tc>
        <w:tc>
          <w:tcPr>
            <w:tcW w:w="519" w:type="pct"/>
            <w:hideMark/>
          </w:tcPr>
          <w:p w14:paraId="2217D5E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9</w:t>
            </w:r>
          </w:p>
        </w:tc>
        <w:tc>
          <w:tcPr>
            <w:tcW w:w="420" w:type="pct"/>
            <w:hideMark/>
          </w:tcPr>
          <w:p w14:paraId="0776A5E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067D70B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5ABF821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ran</w:t>
            </w:r>
          </w:p>
        </w:tc>
        <w:tc>
          <w:tcPr>
            <w:tcW w:w="470" w:type="pct"/>
            <w:noWrap/>
            <w:hideMark/>
          </w:tcPr>
          <w:p w14:paraId="515ACF2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BYmJhc3phZGVoPC9BdXRob3I+PFllYXI+MjAyMjwvWWVh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BYmJhc3phZGVoPC9BdXRob3I+PFllYXI+MjAyMjwvWWVh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3C9B16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bbaszadeh et al.</w:t>
            </w:r>
          </w:p>
        </w:tc>
        <w:tc>
          <w:tcPr>
            <w:tcW w:w="281" w:type="pct"/>
            <w:hideMark/>
          </w:tcPr>
          <w:p w14:paraId="0BA6C88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399" w:type="pct"/>
            <w:noWrap/>
            <w:hideMark/>
          </w:tcPr>
          <w:p w14:paraId="1866D6C8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281" w:type="pct"/>
            <w:hideMark/>
          </w:tcPr>
          <w:p w14:paraId="3C4A68E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81" w:type="pct"/>
            <w:hideMark/>
          </w:tcPr>
          <w:p w14:paraId="0DA86E1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281" w:type="pct"/>
            <w:hideMark/>
          </w:tcPr>
          <w:p w14:paraId="11945D5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noWrap/>
            <w:hideMark/>
          </w:tcPr>
          <w:p w14:paraId="03CCDB0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05" w:type="pct"/>
            <w:noWrap/>
            <w:hideMark/>
          </w:tcPr>
          <w:p w14:paraId="64FB2C8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noWrap/>
            <w:hideMark/>
          </w:tcPr>
          <w:p w14:paraId="12E8FFF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519" w:type="pct"/>
            <w:noWrap/>
            <w:hideMark/>
          </w:tcPr>
          <w:p w14:paraId="0FB1031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420" w:type="pct"/>
            <w:noWrap/>
            <w:hideMark/>
          </w:tcPr>
          <w:p w14:paraId="14D0916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A1333B8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AB18FAC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taly</w:t>
            </w:r>
          </w:p>
        </w:tc>
        <w:tc>
          <w:tcPr>
            <w:tcW w:w="470" w:type="pct"/>
            <w:hideMark/>
          </w:tcPr>
          <w:p w14:paraId="18E188B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Panza&lt;/Author&gt;&lt;Year&gt;2002&lt;/Year&gt;&lt;RecNum&gt;43&lt;/RecNum&gt;&lt;DisplayText&gt;[44]&lt;/DisplayText&gt;&lt;record&gt;&lt;rec-number&gt;43&lt;/rec-number&gt;&lt;foreign-keys&gt;&lt;key app="EN" db-id="rzpr9e2sr5w0vteprpyxfd2if9a9f0r2z2va" timestamp="1708434919"&gt;43&lt;/key&gt;&lt;/foreign-keys&gt;&lt;ref-type name="Journal Article"&gt;17&lt;/ref-type&gt;&lt;contributors&gt;&lt;authors&gt;&lt;author&gt;Panza, F.&lt;/author&gt;&lt;author&gt;Solfrizzi, V.&lt;/author&gt;&lt;author&gt;D&amp;apos;Introno, A.&lt;/author&gt;&lt;author&gt;Capurso, C.&lt;/author&gt;&lt;author&gt;Colaiccco, A. M.&lt;/author&gt;&lt;author&gt;Argentieri, G.&lt;/author&gt;&lt;author&gt;Capurso, A.&lt;/author&gt;&lt;/authors&gt;&lt;/contributors&gt;&lt;auth-address&gt;Department of Geriatrics, Center for Aging Brain, University of Bari, Italy. geriat.dot@geriatria.uniba.it&lt;/auth-address&gt;&lt;titles&gt;&lt;title&gt;Lack of association between ace polymorphism and Alzheimer&amp;apos;s disease in southern Italy&lt;/title&gt;&lt;secondary-title&gt;Arch Gerontol Geriatr Suppl&lt;/secondary-title&gt;&lt;/titles&gt;&lt;periodical&gt;&lt;full-title&gt;Arch Gerontol Geriatr Suppl&lt;/full-title&gt;&lt;/periodical&gt;&lt;pages&gt;239-45&lt;/pages&gt;&lt;volume&gt;8&lt;/volume&gt;&lt;edition&gt;2004/02/07&lt;/edition&gt;&lt;dates&gt;&lt;year&gt;2002&lt;/year&gt;&lt;/dates&gt;&lt;isbn&gt;0924-7947 (Print)&amp;#xD;0924-7947 (Linking)&lt;/isbn&gt;&lt;accession-num&gt;14764396&lt;/accession-num&gt;&lt;urls&gt;&lt;related-urls&gt;&lt;url&gt;https://www.ncbi.nlm.nih.gov/pubmed/14764396&lt;/url&gt;&lt;/related-urls&gt;&lt;/urls&gt;&lt;electronic-resource-num&gt;10.1016/s0167-4943(02)00140-1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F457B3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anza et al.</w:t>
            </w:r>
          </w:p>
        </w:tc>
        <w:tc>
          <w:tcPr>
            <w:tcW w:w="281" w:type="pct"/>
            <w:hideMark/>
          </w:tcPr>
          <w:p w14:paraId="4793C39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0AC2776F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8</w:t>
            </w:r>
          </w:p>
        </w:tc>
        <w:tc>
          <w:tcPr>
            <w:tcW w:w="281" w:type="pct"/>
            <w:hideMark/>
          </w:tcPr>
          <w:p w14:paraId="616C840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2</w:t>
            </w:r>
          </w:p>
        </w:tc>
        <w:tc>
          <w:tcPr>
            <w:tcW w:w="281" w:type="pct"/>
            <w:hideMark/>
          </w:tcPr>
          <w:p w14:paraId="1B13302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281" w:type="pct"/>
            <w:hideMark/>
          </w:tcPr>
          <w:p w14:paraId="4A2A456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8</w:t>
            </w:r>
          </w:p>
        </w:tc>
        <w:tc>
          <w:tcPr>
            <w:tcW w:w="305" w:type="pct"/>
            <w:hideMark/>
          </w:tcPr>
          <w:p w14:paraId="52B5F52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</w:t>
            </w:r>
          </w:p>
        </w:tc>
        <w:tc>
          <w:tcPr>
            <w:tcW w:w="305" w:type="pct"/>
            <w:hideMark/>
          </w:tcPr>
          <w:p w14:paraId="2989FC5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2DA220B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519" w:type="pct"/>
            <w:hideMark/>
          </w:tcPr>
          <w:p w14:paraId="3FCD220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420" w:type="pct"/>
            <w:hideMark/>
          </w:tcPr>
          <w:p w14:paraId="3B9E7C4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2AA19A1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DB3F7F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taly</w:t>
            </w:r>
          </w:p>
        </w:tc>
        <w:tc>
          <w:tcPr>
            <w:tcW w:w="470" w:type="pct"/>
            <w:hideMark/>
          </w:tcPr>
          <w:p w14:paraId="5C3C2AE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EaSBQYXNxdWFsZTwvQXV0aG9yPjxZZWFyPjIwMDU8L1ll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EaSBQYXNxdWFsZTwvQXV0aG9yPjxZZWFyPjIwMDU8L1ll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B45A80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Di Pasquale et al.</w:t>
            </w:r>
          </w:p>
        </w:tc>
        <w:tc>
          <w:tcPr>
            <w:tcW w:w="281" w:type="pct"/>
            <w:hideMark/>
          </w:tcPr>
          <w:p w14:paraId="0A4C919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399" w:type="pct"/>
            <w:hideMark/>
          </w:tcPr>
          <w:p w14:paraId="36799D9A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84</w:t>
            </w:r>
          </w:p>
        </w:tc>
        <w:tc>
          <w:tcPr>
            <w:tcW w:w="281" w:type="pct"/>
            <w:hideMark/>
          </w:tcPr>
          <w:p w14:paraId="729FF7A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281" w:type="pct"/>
            <w:hideMark/>
          </w:tcPr>
          <w:p w14:paraId="7DEDCD2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5</w:t>
            </w:r>
          </w:p>
        </w:tc>
        <w:tc>
          <w:tcPr>
            <w:tcW w:w="281" w:type="pct"/>
            <w:hideMark/>
          </w:tcPr>
          <w:p w14:paraId="26E3AC8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305" w:type="pct"/>
            <w:hideMark/>
          </w:tcPr>
          <w:p w14:paraId="075E97C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05" w:type="pct"/>
            <w:hideMark/>
          </w:tcPr>
          <w:p w14:paraId="52F173E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05" w:type="pct"/>
            <w:hideMark/>
          </w:tcPr>
          <w:p w14:paraId="13F7364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519" w:type="pct"/>
            <w:hideMark/>
          </w:tcPr>
          <w:p w14:paraId="0DE972A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420" w:type="pct"/>
            <w:hideMark/>
          </w:tcPr>
          <w:p w14:paraId="4FE0EB2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D1628E4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2A5DC8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taly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4009F2E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58B73EF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8F7371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0F083689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952</w:t>
            </w:r>
          </w:p>
          <w:p w14:paraId="4920D174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B10250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5689DB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9771CB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099685C2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E962A0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11D85F5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34CE30A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420" w:type="pct"/>
            <w:hideMark/>
          </w:tcPr>
          <w:p w14:paraId="652D11F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468F2D02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62B5A3E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zrael</w:t>
            </w:r>
          </w:p>
        </w:tc>
        <w:tc>
          <w:tcPr>
            <w:tcW w:w="470" w:type="pct"/>
            <w:hideMark/>
          </w:tcPr>
          <w:p w14:paraId="6831C4D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Amir&lt;/Author&gt;&lt;Year&gt;2007&lt;/Year&gt;&lt;RecNum&gt;45&lt;/RecNum&gt;&lt;DisplayText&gt;[46]&lt;/DisplayText&gt;&lt;record&gt;&lt;rec-number&gt;45&lt;/rec-number&gt;&lt;foreign-keys&gt;&lt;key app="EN" db-id="rzpr9e2sr5w0vteprpyxfd2if9a9f0r2z2va" timestamp="1708435011"&gt;45&lt;/key&gt;&lt;/foreign-keys&gt;&lt;ref-type name="Journal Article"&gt;17&lt;/ref-type&gt;&lt;contributors&gt;&lt;authors&gt;&lt;author&gt;Amir, O.&lt;/author&gt;&lt;author&gt;Amir, R.&lt;/author&gt;&lt;author&gt;Yamin, C.&lt;/author&gt;&lt;author&gt;Attias, E.&lt;/author&gt;&lt;author&gt;Eynon, N.&lt;/author&gt;&lt;author&gt;Sagiv, M.&lt;/author&gt;&lt;author&gt;Sagiv, M.&lt;/author&gt;&lt;author&gt;Meckel, Y.&lt;/author&gt;&lt;/authors&gt;&lt;/contributors&gt;&lt;auth-address&gt;Heart Failure Service, Lin Medical Center, Department of Cardiology, Lady Davis Carmel Medical Center, Michal 7 Street, Haifa, Israel.&lt;/auth-address&gt;&lt;titles&gt;&lt;title&gt;The ACE deletion allele is associated with Israeli elite endurance athletes&lt;/title&gt;&lt;secondary-title&gt;Exp Physiol&lt;/secondary-title&gt;&lt;/titles&gt;&lt;periodical&gt;&lt;full-title&gt;Exp Physiol&lt;/full-title&gt;&lt;/periodical&gt;&lt;pages&gt;881-6&lt;/pages&gt;&lt;volume&gt;92&lt;/volume&gt;&lt;number&gt;5&lt;/number&gt;&lt;edition&gt;2007/07/17&lt;/edition&gt;&lt;keywords&gt;&lt;keyword&gt;Adult&lt;/keyword&gt;&lt;keyword&gt;Female&lt;/keyword&gt;&lt;keyword&gt;*Gene Deletion&lt;/keyword&gt;&lt;keyword&gt;Gene Frequency&lt;/keyword&gt;&lt;keyword&gt;Genotype&lt;/keyword&gt;&lt;keyword&gt;Humans&lt;/keyword&gt;&lt;keyword&gt;Israel&lt;/keyword&gt;&lt;keyword&gt;Male&lt;/keyword&gt;&lt;keyword&gt;Middle Aged&lt;/keyword&gt;&lt;keyword&gt;Peptidyl-Dipeptidase A/*genetics&lt;/keyword&gt;&lt;keyword&gt;Physical Endurance/*genetics&lt;/keyword&gt;&lt;keyword&gt;*Running&lt;/keyword&gt;&lt;keyword&gt;*Sports&lt;/keyword&gt;&lt;/keywords&gt;&lt;dates&gt;&lt;year&gt;2007&lt;/year&gt;&lt;pub-dates&gt;&lt;date&gt;Sep&lt;/date&gt;&lt;/pub-dates&gt;&lt;/dates&gt;&lt;isbn&gt;0958-0670 (Print)&amp;#xD;0958-0670 (Linking)&lt;/isbn&gt;&lt;accession-num&gt;17631516&lt;/accession-num&gt;&lt;urls&gt;&lt;related-urls&gt;&lt;url&gt;https://www.ncbi.nlm.nih.gov/pubmed/17631516&lt;/url&gt;&lt;/related-urls&gt;&lt;/urls&gt;&lt;electronic-resource-num&gt;10.1113/expphysiol.2007.038711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858DDB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mir et al.</w:t>
            </w:r>
          </w:p>
        </w:tc>
        <w:tc>
          <w:tcPr>
            <w:tcW w:w="281" w:type="pct"/>
            <w:hideMark/>
          </w:tcPr>
          <w:p w14:paraId="643EBA7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399" w:type="pct"/>
            <w:hideMark/>
          </w:tcPr>
          <w:p w14:paraId="5584C3F8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7</w:t>
            </w:r>
          </w:p>
        </w:tc>
        <w:tc>
          <w:tcPr>
            <w:tcW w:w="281" w:type="pct"/>
            <w:hideMark/>
          </w:tcPr>
          <w:p w14:paraId="615EDF4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281" w:type="pct"/>
            <w:hideMark/>
          </w:tcPr>
          <w:p w14:paraId="0FA88D0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281" w:type="pct"/>
            <w:hideMark/>
          </w:tcPr>
          <w:p w14:paraId="5035E32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305" w:type="pct"/>
            <w:hideMark/>
          </w:tcPr>
          <w:p w14:paraId="3E59660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</w:t>
            </w:r>
          </w:p>
        </w:tc>
        <w:tc>
          <w:tcPr>
            <w:tcW w:w="305" w:type="pct"/>
            <w:hideMark/>
          </w:tcPr>
          <w:p w14:paraId="06AC003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0F9150D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519" w:type="pct"/>
            <w:hideMark/>
          </w:tcPr>
          <w:p w14:paraId="54D7228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</w:p>
        </w:tc>
        <w:tc>
          <w:tcPr>
            <w:tcW w:w="420" w:type="pct"/>
            <w:hideMark/>
          </w:tcPr>
          <w:p w14:paraId="5C55118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6D882FC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DBE76F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Jamaica</w:t>
            </w:r>
          </w:p>
        </w:tc>
        <w:tc>
          <w:tcPr>
            <w:tcW w:w="470" w:type="pct"/>
            <w:hideMark/>
          </w:tcPr>
          <w:p w14:paraId="0EE61E3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ramer&lt;/Author&gt;&lt;Year&gt;2005&lt;/Year&gt;&lt;RecNum&gt;46&lt;/RecNum&gt;&lt;DisplayText&gt;[47]&lt;/DisplayText&gt;&lt;record&gt;&lt;rec-number&gt;46&lt;/rec-number&gt;&lt;foreign-keys&gt;&lt;key app="EN" db-id="rzpr9e2sr5w0vteprpyxfd2if9a9f0r2z2va" timestamp="1708435238"&gt;46&lt;/key&gt;&lt;/foreign-keys&gt;&lt;ref-type name="Journal Article"&gt;17&lt;/ref-type&gt;&lt;contributors&gt;&lt;authors&gt;&lt;author&gt;Kramer, H.&lt;/author&gt;&lt;author&gt;Wu, X.&lt;/author&gt;&lt;author&gt;Kan, D.&lt;/author&gt;&lt;author&gt;Luke, A.&lt;/author&gt;&lt;author&gt;Zhu, X.&lt;/author&gt;&lt;author&gt;Adeyemo, A.&lt;/author&gt;&lt;author&gt;McKenzie, C.&lt;/author&gt;&lt;author&gt;Cooper, R.&lt;/author&gt;&lt;/authors&gt;&lt;/contributors&gt;&lt;auth-address&gt;Loyola Medical Center, Department of Preventive Medicine, 2160 First Avenue, Maywood, IL 60153, USA. Hkramer@lumc.edu&lt;/auth-address&gt;&lt;titles&gt;&lt;title&gt;Angiotensin-converting enzyme gene polymorphisms and obesity: an examination of three black populations&lt;/title&gt;&lt;secondary-title&gt;Obes Res&lt;/secondary-title&gt;&lt;/titles&gt;&lt;periodical&gt;&lt;full-title&gt;Obes Res&lt;/full-title&gt;&lt;/periodical&gt;&lt;pages&gt;823-8&lt;/pages&gt;&lt;volume&gt;13&lt;/volume&gt;&lt;number&gt;5&lt;/number&gt;&lt;edition&gt;2005/05/28&lt;/edition&gt;&lt;keywords&gt;&lt;keyword&gt;Adult&lt;/keyword&gt;&lt;keyword&gt;Black People/*genetics&lt;/keyword&gt;&lt;keyword&gt;Body Mass Index&lt;/keyword&gt;&lt;keyword&gt;Exons&lt;/keyword&gt;&lt;keyword&gt;Female&lt;/keyword&gt;&lt;keyword&gt;Haplotypes&lt;/keyword&gt;&lt;keyword&gt;Humans&lt;/keyword&gt;&lt;keyword&gt;Introns&lt;/keyword&gt;&lt;keyword&gt;Jamaica&lt;/keyword&gt;&lt;keyword&gt;Male&lt;/keyword&gt;&lt;keyword&gt;Middle Aged&lt;/keyword&gt;&lt;keyword&gt;Nigeria&lt;/keyword&gt;&lt;keyword&gt;Obesity/*genetics&lt;/keyword&gt;&lt;keyword&gt;Peptidyl-Dipeptidase A/*genetics&lt;/keyword&gt;&lt;keyword&gt;*Polymorphism, Genetic&lt;/keyword&gt;&lt;keyword&gt;Promoter Regions, Genetic/genetics&lt;/keyword&gt;&lt;keyword&gt;United States&lt;/keyword&gt;&lt;keyword&gt;Weight Gain/genetics&lt;/keyword&gt;&lt;/keywords&gt;&lt;dates&gt;&lt;year&gt;2005&lt;/year&gt;&lt;pub-dates&gt;&lt;date&gt;May&lt;/date&gt;&lt;/pub-dates&gt;&lt;/dates&gt;&lt;isbn&gt;1071-7323 (Print)&amp;#xD;1071-7323 (Linking)&lt;/isbn&gt;&lt;accession-num&gt;15919834&lt;/accession-num&gt;&lt;urls&gt;&lt;related-urls&gt;&lt;url&gt;https://www.ncbi.nlm.nih.gov/pubmed/15919834&lt;/url&gt;&lt;/related-urls&gt;&lt;/urls&gt;&lt;electronic-resource-num&gt;10.1038/oby.2005.94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D22315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ramer et al.</w:t>
            </w:r>
          </w:p>
        </w:tc>
        <w:tc>
          <w:tcPr>
            <w:tcW w:w="281" w:type="pct"/>
            <w:hideMark/>
          </w:tcPr>
          <w:p w14:paraId="13CCD9F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399" w:type="pct"/>
            <w:hideMark/>
          </w:tcPr>
          <w:p w14:paraId="34D3758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8</w:t>
            </w:r>
          </w:p>
        </w:tc>
        <w:tc>
          <w:tcPr>
            <w:tcW w:w="281" w:type="pct"/>
            <w:hideMark/>
          </w:tcPr>
          <w:p w14:paraId="2F50CC3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49B6D30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05C9F80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03DDC0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502E88B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24402A6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4CA77B4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420" w:type="pct"/>
            <w:hideMark/>
          </w:tcPr>
          <w:p w14:paraId="5031F032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64363A3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B25C8B3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Japan</w:t>
            </w:r>
          </w:p>
        </w:tc>
        <w:tc>
          <w:tcPr>
            <w:tcW w:w="470" w:type="pct"/>
            <w:hideMark/>
          </w:tcPr>
          <w:p w14:paraId="53915BF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NYW5uYW1pPC9BdXRob3I+PFllYXI+MjAwMTwvWWVhcj48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NYW5uYW1pPC9BdXRob3I+PFllYXI+MjAwMTwvWWVhcj48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A82AE0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annami et al.</w:t>
            </w:r>
          </w:p>
        </w:tc>
        <w:tc>
          <w:tcPr>
            <w:tcW w:w="281" w:type="pct"/>
            <w:hideMark/>
          </w:tcPr>
          <w:p w14:paraId="525B60C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1</w:t>
            </w:r>
          </w:p>
        </w:tc>
        <w:tc>
          <w:tcPr>
            <w:tcW w:w="399" w:type="pct"/>
            <w:hideMark/>
          </w:tcPr>
          <w:p w14:paraId="169D1734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57</w:t>
            </w:r>
          </w:p>
        </w:tc>
        <w:tc>
          <w:tcPr>
            <w:tcW w:w="281" w:type="pct"/>
            <w:hideMark/>
          </w:tcPr>
          <w:p w14:paraId="238FD5F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40</w:t>
            </w:r>
          </w:p>
        </w:tc>
        <w:tc>
          <w:tcPr>
            <w:tcW w:w="281" w:type="pct"/>
            <w:hideMark/>
          </w:tcPr>
          <w:p w14:paraId="601162A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40</w:t>
            </w:r>
          </w:p>
        </w:tc>
        <w:tc>
          <w:tcPr>
            <w:tcW w:w="281" w:type="pct"/>
            <w:hideMark/>
          </w:tcPr>
          <w:p w14:paraId="1602009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7</w:t>
            </w:r>
          </w:p>
        </w:tc>
        <w:tc>
          <w:tcPr>
            <w:tcW w:w="305" w:type="pct"/>
            <w:noWrap/>
            <w:hideMark/>
          </w:tcPr>
          <w:p w14:paraId="65DDD14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305" w:type="pct"/>
            <w:noWrap/>
            <w:hideMark/>
          </w:tcPr>
          <w:p w14:paraId="09B3BAD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noWrap/>
            <w:hideMark/>
          </w:tcPr>
          <w:p w14:paraId="4F13763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</w:t>
            </w:r>
          </w:p>
        </w:tc>
        <w:tc>
          <w:tcPr>
            <w:tcW w:w="519" w:type="pct"/>
            <w:noWrap/>
            <w:hideMark/>
          </w:tcPr>
          <w:p w14:paraId="38ABDB7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5</w:t>
            </w:r>
          </w:p>
        </w:tc>
        <w:tc>
          <w:tcPr>
            <w:tcW w:w="420" w:type="pct"/>
            <w:hideMark/>
          </w:tcPr>
          <w:p w14:paraId="340F9E9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885DEB0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252562E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Japan</w:t>
            </w:r>
          </w:p>
        </w:tc>
        <w:tc>
          <w:tcPr>
            <w:tcW w:w="470" w:type="pct"/>
            <w:hideMark/>
          </w:tcPr>
          <w:p w14:paraId="5BC1071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XYWthaTwvQXV0aG9yPjxZZWFyPjIwMTE8L1llYXI+PFJl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XYWthaTwvQXV0aG9yPjxZZWFyPjIwMTE8L1llYXI+PFJl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73ACCA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Wakai et al.</w:t>
            </w:r>
          </w:p>
        </w:tc>
        <w:tc>
          <w:tcPr>
            <w:tcW w:w="281" w:type="pct"/>
            <w:hideMark/>
          </w:tcPr>
          <w:p w14:paraId="45CA432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399" w:type="pct"/>
            <w:hideMark/>
          </w:tcPr>
          <w:p w14:paraId="7B7F7EF1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09</w:t>
            </w:r>
          </w:p>
        </w:tc>
        <w:tc>
          <w:tcPr>
            <w:tcW w:w="281" w:type="pct"/>
            <w:hideMark/>
          </w:tcPr>
          <w:p w14:paraId="6535D7D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54</w:t>
            </w:r>
          </w:p>
        </w:tc>
        <w:tc>
          <w:tcPr>
            <w:tcW w:w="281" w:type="pct"/>
            <w:hideMark/>
          </w:tcPr>
          <w:p w14:paraId="5DA6295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281" w:type="pct"/>
            <w:hideMark/>
          </w:tcPr>
          <w:p w14:paraId="4A8D17C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34</w:t>
            </w:r>
          </w:p>
        </w:tc>
        <w:tc>
          <w:tcPr>
            <w:tcW w:w="305" w:type="pct"/>
            <w:hideMark/>
          </w:tcPr>
          <w:p w14:paraId="21D6A62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305" w:type="pct"/>
            <w:hideMark/>
          </w:tcPr>
          <w:p w14:paraId="42B0229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7A2BFC8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</w:t>
            </w:r>
          </w:p>
        </w:tc>
        <w:tc>
          <w:tcPr>
            <w:tcW w:w="519" w:type="pct"/>
            <w:hideMark/>
          </w:tcPr>
          <w:p w14:paraId="0484BD8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</w:p>
        </w:tc>
        <w:tc>
          <w:tcPr>
            <w:tcW w:w="420" w:type="pct"/>
            <w:hideMark/>
          </w:tcPr>
          <w:p w14:paraId="7368049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E5C35B6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2BCF641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Japan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6640003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4056223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36A793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66B8C410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8166</w:t>
            </w:r>
          </w:p>
          <w:p w14:paraId="59468389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13103E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07056D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0BF60D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48F350B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396CDEF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0B3790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2037220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4</w:t>
            </w:r>
          </w:p>
        </w:tc>
        <w:tc>
          <w:tcPr>
            <w:tcW w:w="420" w:type="pct"/>
            <w:hideMark/>
          </w:tcPr>
          <w:p w14:paraId="7E21B65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072E687E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28583B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lastRenderedPageBreak/>
              <w:t>Jordan</w:t>
            </w:r>
          </w:p>
        </w:tc>
        <w:tc>
          <w:tcPr>
            <w:tcW w:w="470" w:type="pct"/>
            <w:hideMark/>
          </w:tcPr>
          <w:p w14:paraId="371B2CB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AL-Eitan&lt;/Author&gt;&lt;Year&gt;2023&lt;/Year&gt;&lt;RecNum&gt;90&lt;/RecNum&gt;&lt;DisplayText&gt;[50]&lt;/DisplayText&gt;&lt;record&gt;&lt;rec-number&gt;90&lt;/rec-number&gt;&lt;foreign-keys&gt;&lt;key app="EN" db-id="rzpr9e2sr5w0vteprpyxfd2if9a9f0r2z2va" timestamp="1708527176"&gt;90&lt;/key&gt;&lt;/foreign-keys&gt;&lt;ref-type name="Journal Article"&gt;17&lt;/ref-type&gt;&lt;contributors&gt;&lt;authors&gt;&lt;author&gt;AL-Eitan, L. N.&lt;/author&gt;&lt;author&gt;Alahmad, S. Z.&lt;/author&gt;&lt;/authors&gt;&lt;/contributors&gt;&lt;titles&gt;&lt;title&gt;Allelic and genotypic analysis of the ACE I/D polymorphism for the possible prediction of COVID-19-related mortality and morbidity in Jordanian Arabs&lt;/title&gt;&lt;secondary-title&gt;J Biosafety Biosecurity&lt;/secondary-title&gt;&lt;/titles&gt;&lt;periodical&gt;&lt;full-title&gt;J Biosafety Biosecurity&lt;/full-title&gt;&lt;/periodical&gt;&lt;pages&gt;89-95&lt;/pages&gt;&lt;volume&gt;5&lt;/volume&gt;&lt;dates&gt;&lt;year&gt;2023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8905B6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L-Eitan et al.</w:t>
            </w:r>
          </w:p>
        </w:tc>
        <w:tc>
          <w:tcPr>
            <w:tcW w:w="281" w:type="pct"/>
            <w:hideMark/>
          </w:tcPr>
          <w:p w14:paraId="450E505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3</w:t>
            </w:r>
          </w:p>
        </w:tc>
        <w:tc>
          <w:tcPr>
            <w:tcW w:w="399" w:type="pct"/>
            <w:hideMark/>
          </w:tcPr>
          <w:p w14:paraId="512DB522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5</w:t>
            </w:r>
          </w:p>
        </w:tc>
        <w:tc>
          <w:tcPr>
            <w:tcW w:w="281" w:type="pct"/>
            <w:hideMark/>
          </w:tcPr>
          <w:p w14:paraId="618ABFC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6</w:t>
            </w:r>
          </w:p>
        </w:tc>
        <w:tc>
          <w:tcPr>
            <w:tcW w:w="281" w:type="pct"/>
            <w:hideMark/>
          </w:tcPr>
          <w:p w14:paraId="22EC1AB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8</w:t>
            </w:r>
          </w:p>
        </w:tc>
        <w:tc>
          <w:tcPr>
            <w:tcW w:w="281" w:type="pct"/>
            <w:hideMark/>
          </w:tcPr>
          <w:p w14:paraId="56CAE8F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1</w:t>
            </w:r>
          </w:p>
        </w:tc>
        <w:tc>
          <w:tcPr>
            <w:tcW w:w="305" w:type="pct"/>
            <w:hideMark/>
          </w:tcPr>
          <w:p w14:paraId="4158A59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</w:t>
            </w:r>
          </w:p>
        </w:tc>
        <w:tc>
          <w:tcPr>
            <w:tcW w:w="305" w:type="pct"/>
            <w:hideMark/>
          </w:tcPr>
          <w:p w14:paraId="00D6A6B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45C5BDA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519" w:type="pct"/>
            <w:hideMark/>
          </w:tcPr>
          <w:p w14:paraId="4E0971F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420" w:type="pct"/>
            <w:hideMark/>
          </w:tcPr>
          <w:p w14:paraId="5B6685F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8608E82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A6B64B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azakhstan</w:t>
            </w:r>
          </w:p>
        </w:tc>
        <w:tc>
          <w:tcPr>
            <w:tcW w:w="470" w:type="pct"/>
            <w:hideMark/>
          </w:tcPr>
          <w:p w14:paraId="2504A4F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Svyatova&lt;/Author&gt;&lt;Year&gt;2023&lt;/Year&gt;&lt;RecNum&gt;49&lt;/RecNum&gt;&lt;DisplayText&gt;[51]&lt;/DisplayText&gt;&lt;record&gt;&lt;rec-number&gt;49&lt;/rec-number&gt;&lt;foreign-keys&gt;&lt;key app="EN" db-id="rzpr9e2sr5w0vteprpyxfd2if9a9f0r2z2va" timestamp="1708435444"&gt;49&lt;/key&gt;&lt;/foreign-keys&gt;&lt;ref-type name="Journal Article"&gt;17&lt;/ref-type&gt;&lt;contributors&gt;&lt;authors&gt;&lt;author&gt;Svyatova, G.&lt;/author&gt;&lt;author&gt;Mirzakhmetova, D.&lt;/author&gt;&lt;author&gt;Berezina, G.&lt;/author&gt;&lt;author&gt;Murtazaliyeva, A.&lt;/author&gt;&lt;/authors&gt;&lt;/contributors&gt;&lt;auth-address&gt;Republican Medical Genetic Consultation, Scientific Center of Obstetrics, Gynecology and Perinatology, 050020, 125 Dostyk Ave., Almaty, Kazakhstan.&amp;#xD;Scientific Center of Obstetrics, Gynecology and Perinatology, 050020, 125 Dostyk Ave., Almaty, Kazakhstan. Electronic address: dinaramirzakhmetova@yahoo.com.&lt;/auth-address&gt;&lt;titles&gt;&lt;title&gt;Candidate genes related to acute cerebral circulatory disorders in Preeclampsia in the Kazakh Population&lt;/title&gt;&lt;secondary-title&gt;J Stroke Cerebrovasc Dis&lt;/secondary-title&gt;&lt;/titles&gt;&lt;periodical&gt;&lt;full-title&gt;J Stroke Cerebrovasc Dis&lt;/full-title&gt;&lt;/periodical&gt;&lt;pages&gt;107392&lt;/pages&gt;&lt;volume&gt;32&lt;/volume&gt;&lt;number&gt;11&lt;/number&gt;&lt;edition&gt;2023/10/01&lt;/edition&gt;&lt;keywords&gt;&lt;keyword&gt;Acute cerebrovascular accident&lt;/keyword&gt;&lt;keyword&gt;Gene polymorphisms&lt;/keyword&gt;&lt;keyword&gt;Genotypes&lt;/keyword&gt;&lt;keyword&gt;Population frequency of alleles and genotypes&lt;/keyword&gt;&lt;keyword&gt;Preeclampsia&lt;/keyword&gt;&lt;keyword&gt;conducted in the absence of any commercial or financial relationships that could&lt;/keyword&gt;&lt;keyword&gt;be construed as a potential conflict of interest.&lt;/keyword&gt;&lt;/keywords&gt;&lt;dates&gt;&lt;year&gt;2023&lt;/year&gt;&lt;pub-dates&gt;&lt;date&gt;Nov&lt;/date&gt;&lt;/pub-dates&gt;&lt;/dates&gt;&lt;isbn&gt;1532-8511 (Electronic)&amp;#xD;1052-3057 (Linking)&lt;/isbn&gt;&lt;accession-num&gt;37776726&lt;/accession-num&gt;&lt;urls&gt;&lt;related-urls&gt;&lt;url&gt;https://www.ncbi.nlm.nih.gov/pubmed/37776726&lt;/url&gt;&lt;/related-urls&gt;&lt;/urls&gt;&lt;electronic-resource-num&gt;10.1016/j.jstrokecerebrovasdis.2023.107392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E3A613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vyatova et al.</w:t>
            </w:r>
          </w:p>
        </w:tc>
        <w:tc>
          <w:tcPr>
            <w:tcW w:w="281" w:type="pct"/>
            <w:hideMark/>
          </w:tcPr>
          <w:p w14:paraId="60AF622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3</w:t>
            </w:r>
          </w:p>
        </w:tc>
        <w:tc>
          <w:tcPr>
            <w:tcW w:w="399" w:type="pct"/>
            <w:hideMark/>
          </w:tcPr>
          <w:p w14:paraId="435450D9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01</w:t>
            </w:r>
          </w:p>
        </w:tc>
        <w:tc>
          <w:tcPr>
            <w:tcW w:w="281" w:type="pct"/>
            <w:hideMark/>
          </w:tcPr>
          <w:p w14:paraId="14AE6BE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53</w:t>
            </w:r>
          </w:p>
        </w:tc>
        <w:tc>
          <w:tcPr>
            <w:tcW w:w="281" w:type="pct"/>
            <w:hideMark/>
          </w:tcPr>
          <w:p w14:paraId="026E32F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98</w:t>
            </w:r>
          </w:p>
        </w:tc>
        <w:tc>
          <w:tcPr>
            <w:tcW w:w="281" w:type="pct"/>
            <w:hideMark/>
          </w:tcPr>
          <w:p w14:paraId="58A51FF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0</w:t>
            </w:r>
          </w:p>
        </w:tc>
        <w:tc>
          <w:tcPr>
            <w:tcW w:w="305" w:type="pct"/>
            <w:hideMark/>
          </w:tcPr>
          <w:p w14:paraId="51C82D7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305" w:type="pct"/>
            <w:hideMark/>
          </w:tcPr>
          <w:p w14:paraId="0784D37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05" w:type="pct"/>
            <w:hideMark/>
          </w:tcPr>
          <w:p w14:paraId="0DB1870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</w:t>
            </w:r>
          </w:p>
        </w:tc>
        <w:tc>
          <w:tcPr>
            <w:tcW w:w="519" w:type="pct"/>
            <w:hideMark/>
          </w:tcPr>
          <w:p w14:paraId="6E94CDC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4</w:t>
            </w:r>
          </w:p>
        </w:tc>
        <w:tc>
          <w:tcPr>
            <w:tcW w:w="420" w:type="pct"/>
            <w:hideMark/>
          </w:tcPr>
          <w:p w14:paraId="5DA6859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DB4B432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B47ED18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orea, South</w:t>
            </w:r>
          </w:p>
        </w:tc>
        <w:tc>
          <w:tcPr>
            <w:tcW w:w="470" w:type="pct"/>
            <w:hideMark/>
          </w:tcPr>
          <w:p w14:paraId="615F595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Um&lt;/Author&gt;&lt;Year&gt;2003&lt;/Year&gt;&lt;RecNum&gt;50&lt;/RecNum&gt;&lt;DisplayText&gt;[52]&lt;/DisplayText&gt;&lt;record&gt;&lt;rec-number&gt;50&lt;/rec-number&gt;&lt;foreign-keys&gt;&lt;key app="EN" db-id="rzpr9e2sr5w0vteprpyxfd2if9a9f0r2z2va" timestamp="1708435493"&gt;50&lt;/key&gt;&lt;/foreign-keys&gt;&lt;ref-type name="Journal Article"&gt;17&lt;/ref-type&gt;&lt;contributors&gt;&lt;authors&gt;&lt;author&gt;Um, J. Y.&lt;/author&gt;&lt;author&gt;Mun, K. S.&lt;/author&gt;&lt;author&gt;An, N. H.&lt;/author&gt;&lt;author&gt;Kim, P. G.&lt;/author&gt;&lt;author&gt;Kim, S. D.&lt;/author&gt;&lt;author&gt;Song, Y. S.&lt;/author&gt;&lt;author&gt;Lee, K. N.&lt;/author&gt;&lt;author&gt;Lee, K. M.&lt;/author&gt;&lt;author&gt;Wi, D. H.&lt;/author&gt;&lt;author&gt;You, Y. O.&lt;/author&gt;&lt;author&gt;Kim, H. M.&lt;/author&gt;&lt;/authors&gt;&lt;/contributors&gt;&lt;auth-address&gt;Department of Oriental Pharmacy, College of Pharmacy, VCRC of Wonkwang University, Iksan-City, Jeonbuk, 570-749, South Korea.&lt;/auth-address&gt;&lt;titles&gt;&lt;title&gt;Polymorphism of angiotensin-converting enzyme gene and BMI in obese Korean women&lt;/title&gt;&lt;secondary-title&gt;Clin Chim Acta&lt;/secondary-title&gt;&lt;/titles&gt;&lt;periodical&gt;&lt;full-title&gt;Clin Chim Acta&lt;/full-title&gt;&lt;/periodical&gt;&lt;pages&gt;173-8&lt;/pages&gt;&lt;volume&gt;328&lt;/volume&gt;&lt;number&gt;1-2&lt;/number&gt;&lt;edition&gt;2003/02/01&lt;/edition&gt;&lt;keywords&gt;&lt;keyword&gt;Adolescent&lt;/keyword&gt;&lt;keyword&gt;Adult&lt;/keyword&gt;&lt;keyword&gt;Alleles&lt;/keyword&gt;&lt;keyword&gt;*Body Mass Index&lt;/keyword&gt;&lt;keyword&gt;Female&lt;/keyword&gt;&lt;keyword&gt;Genotype&lt;/keyword&gt;&lt;keyword&gt;Humans&lt;/keyword&gt;&lt;keyword&gt;Korea&lt;/keyword&gt;&lt;keyword&gt;Obesity/*genetics&lt;/keyword&gt;&lt;keyword&gt;Peptidyl-Dipeptidase A/*genetics&lt;/keyword&gt;&lt;keyword&gt;*Polymorphism, Genetic&lt;/keyword&gt;&lt;/keywords&gt;&lt;dates&gt;&lt;year&gt;2003&lt;/year&gt;&lt;pub-dates&gt;&lt;date&gt;Feb&lt;/date&gt;&lt;/pub-dates&gt;&lt;/dates&gt;&lt;isbn&gt;0009-8981 (Print)&amp;#xD;0009-8981 (Linking)&lt;/isbn&gt;&lt;accession-num&gt;12559614&lt;/accession-num&gt;&lt;urls&gt;&lt;related-urls&gt;&lt;url&gt;https://www.ncbi.nlm.nih.gov/pubmed/12559614&lt;/url&gt;&lt;/related-urls&gt;&lt;/urls&gt;&lt;electronic-resource-num&gt;10.1016/s0009-8981(02)00428-x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1F3D54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m et al.</w:t>
            </w:r>
          </w:p>
        </w:tc>
        <w:tc>
          <w:tcPr>
            <w:tcW w:w="281" w:type="pct"/>
            <w:hideMark/>
          </w:tcPr>
          <w:p w14:paraId="2249906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3</w:t>
            </w:r>
          </w:p>
        </w:tc>
        <w:tc>
          <w:tcPr>
            <w:tcW w:w="399" w:type="pct"/>
            <w:hideMark/>
          </w:tcPr>
          <w:p w14:paraId="7B35C58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3</w:t>
            </w:r>
          </w:p>
        </w:tc>
        <w:tc>
          <w:tcPr>
            <w:tcW w:w="281" w:type="pct"/>
            <w:hideMark/>
          </w:tcPr>
          <w:p w14:paraId="58E81E3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281" w:type="pct"/>
            <w:hideMark/>
          </w:tcPr>
          <w:p w14:paraId="5BDC112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5</w:t>
            </w:r>
          </w:p>
        </w:tc>
        <w:tc>
          <w:tcPr>
            <w:tcW w:w="281" w:type="pct"/>
            <w:hideMark/>
          </w:tcPr>
          <w:p w14:paraId="248AD19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3</w:t>
            </w:r>
          </w:p>
        </w:tc>
        <w:tc>
          <w:tcPr>
            <w:tcW w:w="305" w:type="pct"/>
            <w:hideMark/>
          </w:tcPr>
          <w:p w14:paraId="7C97988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305" w:type="pct"/>
            <w:hideMark/>
          </w:tcPr>
          <w:p w14:paraId="5EC4150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hideMark/>
          </w:tcPr>
          <w:p w14:paraId="2367127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519" w:type="pct"/>
            <w:hideMark/>
          </w:tcPr>
          <w:p w14:paraId="443D560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</w:t>
            </w:r>
          </w:p>
        </w:tc>
        <w:tc>
          <w:tcPr>
            <w:tcW w:w="420" w:type="pct"/>
            <w:hideMark/>
          </w:tcPr>
          <w:p w14:paraId="0019ED6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2A461D7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871DC1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orea, South</w:t>
            </w:r>
          </w:p>
        </w:tc>
        <w:tc>
          <w:tcPr>
            <w:tcW w:w="470" w:type="pct"/>
            <w:hideMark/>
          </w:tcPr>
          <w:p w14:paraId="63149A6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won&lt;/Author&gt;&lt;Year&gt;2020&lt;/Year&gt;&lt;RecNum&gt;51&lt;/RecNum&gt;&lt;DisplayText&gt;[53]&lt;/DisplayText&gt;&lt;record&gt;&lt;rec-number&gt;51&lt;/rec-number&gt;&lt;foreign-keys&gt;&lt;key app="EN" db-id="rzpr9e2sr5w0vteprpyxfd2if9a9f0r2z2va" timestamp="1708435575"&gt;51&lt;/key&gt;&lt;/foreign-keys&gt;&lt;ref-type name="Journal Article"&gt;17&lt;/ref-type&gt;&lt;contributors&gt;&lt;authors&gt;&lt;author&gt;Kwon, I.&lt;/author&gt;&lt;/authors&gt;&lt;/contributors&gt;&lt;titles&gt;&lt;title&gt;Angiotensin-converting enzyme gene insertion/deletion polymorphism is not associated with BMI in Korean adults&lt;/title&gt;&lt;secondary-title&gt;Phys Act Nutr&lt;/secondary-title&gt;&lt;/titles&gt;&lt;periodical&gt;&lt;full-title&gt;Phys Act Nutr&lt;/full-title&gt;&lt;/periodical&gt;&lt;pages&gt;24-28&lt;/pages&gt;&lt;volume&gt;24&lt;/volume&gt;&lt;number&gt;1&lt;/number&gt;&lt;edition&gt;2020/05/15&lt;/edition&gt;&lt;keywords&gt;&lt;keyword&gt;angiotensin-converting enzyme (ACE)&lt;/keyword&gt;&lt;/keywords&gt;&lt;dates&gt;&lt;year&gt;2020&lt;/year&gt;&lt;pub-dates&gt;&lt;date&gt;Mar 31&lt;/date&gt;&lt;/pub-dates&gt;&lt;/dates&gt;&lt;isbn&gt;2733-7545 (Print)&amp;#xD;2733-7545 (Electronic)&amp;#xD;2733-7545 (Linking)&lt;/isbn&gt;&lt;accession-num&gt;32408411&lt;/accession-num&gt;&lt;urls&gt;&lt;related-urls&gt;&lt;url&gt;https://www.ncbi.nlm.nih.gov/pubmed/32408411&lt;/url&gt;&lt;/related-urls&gt;&lt;/urls&gt;&lt;custom2&gt;PMC7451838&lt;/custom2&gt;&lt;electronic-resource-num&gt;10.20463/pan.2020.0005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873F83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won</w:t>
            </w:r>
          </w:p>
        </w:tc>
        <w:tc>
          <w:tcPr>
            <w:tcW w:w="281" w:type="pct"/>
            <w:hideMark/>
          </w:tcPr>
          <w:p w14:paraId="0405786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399" w:type="pct"/>
            <w:noWrap/>
            <w:hideMark/>
          </w:tcPr>
          <w:p w14:paraId="60E8998D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3</w:t>
            </w:r>
          </w:p>
        </w:tc>
        <w:tc>
          <w:tcPr>
            <w:tcW w:w="281" w:type="pct"/>
            <w:hideMark/>
          </w:tcPr>
          <w:p w14:paraId="56578E6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281" w:type="pct"/>
            <w:hideMark/>
          </w:tcPr>
          <w:p w14:paraId="77FF4A5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7</w:t>
            </w:r>
          </w:p>
        </w:tc>
        <w:tc>
          <w:tcPr>
            <w:tcW w:w="281" w:type="pct"/>
            <w:hideMark/>
          </w:tcPr>
          <w:p w14:paraId="17D35FD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noWrap/>
            <w:hideMark/>
          </w:tcPr>
          <w:p w14:paraId="2310A78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</w:t>
            </w:r>
          </w:p>
        </w:tc>
        <w:tc>
          <w:tcPr>
            <w:tcW w:w="305" w:type="pct"/>
            <w:noWrap/>
            <w:hideMark/>
          </w:tcPr>
          <w:p w14:paraId="50F7B98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noWrap/>
            <w:hideMark/>
          </w:tcPr>
          <w:p w14:paraId="4A94BDC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519" w:type="pct"/>
            <w:noWrap/>
            <w:hideMark/>
          </w:tcPr>
          <w:p w14:paraId="4740E69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0</w:t>
            </w:r>
          </w:p>
        </w:tc>
        <w:tc>
          <w:tcPr>
            <w:tcW w:w="420" w:type="pct"/>
            <w:noWrap/>
            <w:hideMark/>
          </w:tcPr>
          <w:p w14:paraId="1FDBE9C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AA85C0C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74A5A30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orea, South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4A72983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29453E7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07AD4B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noWrap/>
            <w:hideMark/>
          </w:tcPr>
          <w:p w14:paraId="6340519E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966</w:t>
            </w:r>
          </w:p>
          <w:p w14:paraId="3587F703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C1BF50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794A7B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CF3404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noWrap/>
            <w:hideMark/>
          </w:tcPr>
          <w:p w14:paraId="5AF6602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noWrap/>
            <w:hideMark/>
          </w:tcPr>
          <w:p w14:paraId="38D3890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noWrap/>
            <w:hideMark/>
          </w:tcPr>
          <w:p w14:paraId="263C37E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6F3A079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</w:t>
            </w:r>
          </w:p>
        </w:tc>
        <w:tc>
          <w:tcPr>
            <w:tcW w:w="420" w:type="pct"/>
            <w:noWrap/>
            <w:hideMark/>
          </w:tcPr>
          <w:p w14:paraId="20410D4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1E425D12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7E03C1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yrgyzstan</w:t>
            </w:r>
          </w:p>
        </w:tc>
        <w:tc>
          <w:tcPr>
            <w:tcW w:w="470" w:type="pct"/>
            <w:hideMark/>
          </w:tcPr>
          <w:p w14:paraId="606DD80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hitrinskaya&lt;/Author&gt;&lt;Year&gt;2003&lt;/Year&gt;&lt;RecNum&gt;91&lt;/RecNum&gt;&lt;DisplayText&gt;[54]&lt;/DisplayText&gt;&lt;record&gt;&lt;rec-number&gt;91&lt;/rec-number&gt;&lt;foreign-keys&gt;&lt;key app="EN" db-id="rzpr9e2sr5w0vteprpyxfd2if9a9f0r2z2va" timestamp="1708528016"&gt;91&lt;/key&gt;&lt;/foreign-keys&gt;&lt;ref-type name="Journal Article"&gt;17&lt;/ref-type&gt;&lt;contributors&gt;&lt;authors&gt;&lt;author&gt;Khitrinskaya, I. Yu.&lt;/author&gt;&lt;author&gt;Stepanov, V. A.&lt;/author&gt;&lt;author&gt;Puzyrev, V. P.&lt;/author&gt;&lt;author&gt;Spiridonova, M. G.&lt;/author&gt;&lt;author&gt;Voevoda, M. I.&lt;/author&gt;&lt;/authors&gt;&lt;/contributors&gt;&lt;titles&gt;&lt;title&gt;Genetic Differentiation of the Population of Central Asia Inferred from Autosomal Markers&lt;/title&gt;&lt;secondary-title&gt;Russian J Gen&lt;/secondary-title&gt;&lt;/titles&gt;&lt;periodical&gt;&lt;full-title&gt;Russian J Gen&lt;/full-title&gt;&lt;/periodical&gt;&lt;pages&gt;1175–1183&lt;/pages&gt;&lt;volume&gt;39&lt;/volume&gt;&lt;number&gt;10&lt;/number&gt;&lt;dates&gt;&lt;year&gt;2003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106768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hitrinskaya et al.</w:t>
            </w:r>
          </w:p>
        </w:tc>
        <w:tc>
          <w:tcPr>
            <w:tcW w:w="281" w:type="pct"/>
            <w:hideMark/>
          </w:tcPr>
          <w:p w14:paraId="1FFE63B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3</w:t>
            </w:r>
          </w:p>
        </w:tc>
        <w:tc>
          <w:tcPr>
            <w:tcW w:w="399" w:type="pct"/>
            <w:hideMark/>
          </w:tcPr>
          <w:p w14:paraId="7D449715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281" w:type="pct"/>
            <w:hideMark/>
          </w:tcPr>
          <w:p w14:paraId="4B64E98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81" w:type="pct"/>
            <w:hideMark/>
          </w:tcPr>
          <w:p w14:paraId="795FC54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81" w:type="pct"/>
            <w:hideMark/>
          </w:tcPr>
          <w:p w14:paraId="6A1FD11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</w:t>
            </w:r>
          </w:p>
        </w:tc>
        <w:tc>
          <w:tcPr>
            <w:tcW w:w="305" w:type="pct"/>
            <w:hideMark/>
          </w:tcPr>
          <w:p w14:paraId="61A638D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305" w:type="pct"/>
            <w:hideMark/>
          </w:tcPr>
          <w:p w14:paraId="40DFCB9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6491B21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</w:t>
            </w:r>
          </w:p>
        </w:tc>
        <w:tc>
          <w:tcPr>
            <w:tcW w:w="519" w:type="pct"/>
            <w:hideMark/>
          </w:tcPr>
          <w:p w14:paraId="44695D6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3</w:t>
            </w:r>
          </w:p>
        </w:tc>
        <w:tc>
          <w:tcPr>
            <w:tcW w:w="420" w:type="pct"/>
            <w:hideMark/>
          </w:tcPr>
          <w:p w14:paraId="1931958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F7F704D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2F94D2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Latvia</w:t>
            </w:r>
          </w:p>
        </w:tc>
        <w:tc>
          <w:tcPr>
            <w:tcW w:w="470" w:type="pct"/>
            <w:hideMark/>
          </w:tcPr>
          <w:p w14:paraId="61110A2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Paulauskas&lt;/Author&gt;&lt;Year&gt;2009&lt;/Year&gt;&lt;RecNum&gt;92&lt;/RecNum&gt;&lt;DisplayText&gt;[55]&lt;/DisplayText&gt;&lt;record&gt;&lt;rec-number&gt;92&lt;/rec-number&gt;&lt;foreign-keys&gt;&lt;key app="EN" db-id="rzpr9e2sr5w0vteprpyxfd2if9a9f0r2z2va" timestamp="1708528517"&gt;92&lt;/key&gt;&lt;/foreign-keys&gt;&lt;ref-type name="Journal Article"&gt;17&lt;/ref-type&gt;&lt;contributors&gt;&lt;authors&gt;&lt;author&gt;Paulauskas, A.&lt;/author&gt;&lt;author&gt;Danileviciuté, A.&lt;/author&gt;&lt;author&gt;Povilaitis, T.&lt;/author&gt;&lt;author&gt;Poderis, J.&lt;/author&gt;&lt;/authors&gt;&lt;/contributors&gt;&lt;titles&gt;&lt;title&gt;Genetic variability associated with angiotensin converting enzyme (ace) gene polymorphism in sportsmen pursuing different sports&lt;/title&gt;&lt;secondary-title&gt;Proc Latv Acad Sci, Sect. B&lt;/secondary-title&gt;&lt;/titles&gt;&lt;periodical&gt;&lt;full-title&gt;Proc Latv Acad Sci, Sect. B&lt;/full-title&gt;&lt;/periodical&gt;&lt;pages&gt;9–13&lt;/pages&gt;&lt;volume&gt;63&lt;/volume&gt;&lt;number&gt;1/2&lt;/number&gt;&lt;dates&gt;&lt;year&gt;2009&lt;/year&gt;&lt;/dates&gt;&lt;urls&gt;&lt;/urls&gt;&lt;electronic-resource-num&gt;10.2478/v10046-009-0012-y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5BEB30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aulauskas et al.</w:t>
            </w:r>
          </w:p>
        </w:tc>
        <w:tc>
          <w:tcPr>
            <w:tcW w:w="281" w:type="pct"/>
            <w:hideMark/>
          </w:tcPr>
          <w:p w14:paraId="5FE8383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399" w:type="pct"/>
            <w:hideMark/>
          </w:tcPr>
          <w:p w14:paraId="6AC07F4C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281" w:type="pct"/>
            <w:hideMark/>
          </w:tcPr>
          <w:p w14:paraId="75E07C1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81" w:type="pct"/>
            <w:hideMark/>
          </w:tcPr>
          <w:p w14:paraId="40059DB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281" w:type="pct"/>
            <w:hideMark/>
          </w:tcPr>
          <w:p w14:paraId="3280CFE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305" w:type="pct"/>
            <w:hideMark/>
          </w:tcPr>
          <w:p w14:paraId="12B4708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2F4E2AA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305" w:type="pct"/>
            <w:hideMark/>
          </w:tcPr>
          <w:p w14:paraId="64C6742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519" w:type="pct"/>
            <w:hideMark/>
          </w:tcPr>
          <w:p w14:paraId="2C62B3D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420" w:type="pct"/>
            <w:hideMark/>
          </w:tcPr>
          <w:p w14:paraId="619A175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F1CFC4B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7041D2E" w14:textId="77777777" w:rsidR="00B22CB3" w:rsidRPr="007558CC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7558CC">
              <w:rPr>
                <w:rFonts w:ascii="Helvetica Neue" w:hAnsi="Helvetica Neue"/>
                <w:color w:val="000000"/>
                <w:sz w:val="20"/>
                <w:szCs w:val="20"/>
              </w:rPr>
              <w:t>Lebanon</w:t>
            </w:r>
          </w:p>
        </w:tc>
        <w:tc>
          <w:tcPr>
            <w:tcW w:w="470" w:type="pct"/>
            <w:hideMark/>
          </w:tcPr>
          <w:p w14:paraId="43E03412" w14:textId="5EE666A5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Saab&lt;/Author&gt;&lt;Year&gt;2007&lt;/Year&gt;&lt;RecNum&gt;27&lt;/RecNum&gt;&lt;DisplayText&gt;[56]&lt;/DisplayText&gt;&lt;record&gt;&lt;rec-number&gt;27&lt;/rec-number&gt;&lt;foreign-keys&gt;&lt;key app="EN" db-id="spd5epfrr2w95xezf2k5twwxfzd9xx9atvtr" timestamp="1707403931"&gt;27&lt;/key&gt;&lt;/foreign-keys&gt;&lt;ref-type name="Journal Article"&gt;17&lt;/ref-type&gt;&lt;contributors&gt;&lt;authors&gt;&lt;author&gt;Saab, Y. B.&lt;/author&gt;&lt;author&gt;Gard, P. R.&lt;/author&gt;&lt;author&gt;Overall, A. D.&lt;/author&gt;&lt;/authors&gt;&lt;/contributors&gt;&lt;auth-address&gt;School of Pharmacy, Lebanese American University, Byblos, Lebanon. ysaab@lau.edu.lb&lt;/auth-address&gt;&lt;titles&gt;&lt;title&gt;The geographic distribution of the ACE II genotype: a novel finding&lt;/title&gt;&lt;secondary-title&gt;Genet Res&lt;/secondary-title&gt;&lt;/titles&gt;&lt;periodical&gt;&lt;full-title&gt;Genet Res&lt;/full-title&gt;&lt;/periodical&gt;&lt;pages&gt;259-67&lt;/pages&gt;&lt;volume&gt;89&lt;/volume&gt;&lt;number&gt;4&lt;/number&gt;&lt;edition&gt;2008/01/23&lt;/edition&gt;&lt;keywords&gt;&lt;keyword&gt;Cluster Analysis&lt;/keyword&gt;&lt;keyword&gt;DNA Primers/genetics&lt;/keyword&gt;&lt;keyword&gt;*Demography&lt;/keyword&gt;&lt;keyword&gt;Gene Frequency&lt;/keyword&gt;&lt;keyword&gt;*Genetics, Population&lt;/keyword&gt;&lt;keyword&gt;Genotype&lt;/keyword&gt;&lt;keyword&gt;Geography&lt;/keyword&gt;&lt;keyword&gt;Humans&lt;/keyword&gt;&lt;keyword&gt;INDEL Mutation/*genetics&lt;/keyword&gt;&lt;keyword&gt;Lebanon&lt;/keyword&gt;&lt;keyword&gt;Peptidyl-Dipeptidase A/*genetics&lt;/keyword&gt;&lt;/keywords&gt;&lt;dates&gt;&lt;year&gt;2007&lt;/year&gt;&lt;pub-dates&gt;&lt;date&gt;Aug&lt;/date&gt;&lt;/pub-dates&gt;&lt;/dates&gt;&lt;isbn&gt;0016-6723 (Linking)&lt;/isbn&gt;&lt;accession-num&gt;18208631&lt;/accession-num&gt;&lt;urls&gt;&lt;related-urls&gt;&lt;url&gt;https://www.ncbi.nlm.nih.gov/pubmed/18208631&lt;/url&gt;&lt;/related-urls&gt;&lt;/urls&gt;&lt;electronic-resource-num&gt;10.1017/S0016672307009019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B3A5F8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aab et al.</w:t>
            </w:r>
          </w:p>
        </w:tc>
        <w:tc>
          <w:tcPr>
            <w:tcW w:w="281" w:type="pct"/>
            <w:hideMark/>
          </w:tcPr>
          <w:p w14:paraId="596F480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399" w:type="pct"/>
            <w:hideMark/>
          </w:tcPr>
          <w:p w14:paraId="1D2A54A3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0</w:t>
            </w:r>
          </w:p>
        </w:tc>
        <w:tc>
          <w:tcPr>
            <w:tcW w:w="281" w:type="pct"/>
            <w:hideMark/>
          </w:tcPr>
          <w:p w14:paraId="7BFDB7D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81" w:type="pct"/>
            <w:hideMark/>
          </w:tcPr>
          <w:p w14:paraId="4F83CAD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9</w:t>
            </w:r>
          </w:p>
        </w:tc>
        <w:tc>
          <w:tcPr>
            <w:tcW w:w="281" w:type="pct"/>
            <w:hideMark/>
          </w:tcPr>
          <w:p w14:paraId="0E0A6D0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9</w:t>
            </w:r>
          </w:p>
        </w:tc>
        <w:tc>
          <w:tcPr>
            <w:tcW w:w="305" w:type="pct"/>
            <w:hideMark/>
          </w:tcPr>
          <w:p w14:paraId="4104AEB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</w:t>
            </w:r>
          </w:p>
        </w:tc>
        <w:tc>
          <w:tcPr>
            <w:tcW w:w="305" w:type="pct"/>
            <w:hideMark/>
          </w:tcPr>
          <w:p w14:paraId="6BAF2C7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305" w:type="pct"/>
            <w:hideMark/>
          </w:tcPr>
          <w:p w14:paraId="3A48F15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519" w:type="pct"/>
            <w:hideMark/>
          </w:tcPr>
          <w:p w14:paraId="1B5EC3D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7</w:t>
            </w:r>
          </w:p>
        </w:tc>
        <w:tc>
          <w:tcPr>
            <w:tcW w:w="420" w:type="pct"/>
            <w:hideMark/>
          </w:tcPr>
          <w:p w14:paraId="1D8AC10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D3C3DDA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607AAA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Lebanon</w:t>
            </w:r>
          </w:p>
        </w:tc>
        <w:tc>
          <w:tcPr>
            <w:tcW w:w="470" w:type="pct"/>
            <w:hideMark/>
          </w:tcPr>
          <w:p w14:paraId="2F2AA79A" w14:textId="7F22BDB9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YWFkPC9BdXRob3I+PFllYXI+MjAyMTwvWWVhcj48UmVj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YWFkPC9BdXRob3I+PFllYXI+MjAyMTwvWWVhcj48UmVj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26C9E1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aad et al.</w:t>
            </w:r>
          </w:p>
        </w:tc>
        <w:tc>
          <w:tcPr>
            <w:tcW w:w="281" w:type="pct"/>
            <w:hideMark/>
          </w:tcPr>
          <w:p w14:paraId="6BFA3F8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3</w:t>
            </w:r>
          </w:p>
        </w:tc>
        <w:tc>
          <w:tcPr>
            <w:tcW w:w="399" w:type="pct"/>
            <w:hideMark/>
          </w:tcPr>
          <w:p w14:paraId="7A6345ED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281" w:type="pct"/>
            <w:hideMark/>
          </w:tcPr>
          <w:p w14:paraId="4D7E7DE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81" w:type="pct"/>
            <w:hideMark/>
          </w:tcPr>
          <w:p w14:paraId="08B1A51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2</w:t>
            </w:r>
          </w:p>
        </w:tc>
        <w:tc>
          <w:tcPr>
            <w:tcW w:w="281" w:type="pct"/>
            <w:hideMark/>
          </w:tcPr>
          <w:p w14:paraId="2216715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1</w:t>
            </w:r>
          </w:p>
        </w:tc>
        <w:tc>
          <w:tcPr>
            <w:tcW w:w="305" w:type="pct"/>
            <w:hideMark/>
          </w:tcPr>
          <w:p w14:paraId="5205F8B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</w:t>
            </w:r>
          </w:p>
        </w:tc>
        <w:tc>
          <w:tcPr>
            <w:tcW w:w="305" w:type="pct"/>
            <w:hideMark/>
          </w:tcPr>
          <w:p w14:paraId="4A2402A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628605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519" w:type="pct"/>
            <w:hideMark/>
          </w:tcPr>
          <w:p w14:paraId="4A9B3F7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</w:t>
            </w:r>
          </w:p>
        </w:tc>
        <w:tc>
          <w:tcPr>
            <w:tcW w:w="420" w:type="pct"/>
            <w:hideMark/>
          </w:tcPr>
          <w:p w14:paraId="40DF2FD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D828E7B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B1DA4B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Lebanon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5B45F0F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253A8C8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22CD0A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1C4CB14B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725</w:t>
            </w:r>
          </w:p>
          <w:p w14:paraId="453A46F0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7C043F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5FC78A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1AE812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E9D9C1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F7B1AC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0BEB24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0ECB6A2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420" w:type="pct"/>
            <w:hideMark/>
          </w:tcPr>
          <w:p w14:paraId="2CB316E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2CB4F36F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4A0FA7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470" w:type="pct"/>
            <w:hideMark/>
          </w:tcPr>
          <w:p w14:paraId="6EB5BC1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XZWk8L0F1dGhvcj48WWVhcj4yMDE1PC9ZZWFyPjxSZWNO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XZWk8L0F1dGhvcj48WWVhcj4yMDE1PC9ZZWFyPjxSZWNO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CFE7B4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Wei et al.</w:t>
            </w:r>
          </w:p>
        </w:tc>
        <w:tc>
          <w:tcPr>
            <w:tcW w:w="281" w:type="pct"/>
            <w:hideMark/>
          </w:tcPr>
          <w:p w14:paraId="59CD1FF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399" w:type="pct"/>
            <w:hideMark/>
          </w:tcPr>
          <w:p w14:paraId="2D51707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7</w:t>
            </w:r>
          </w:p>
        </w:tc>
        <w:tc>
          <w:tcPr>
            <w:tcW w:w="281" w:type="pct"/>
            <w:hideMark/>
          </w:tcPr>
          <w:p w14:paraId="2854AEF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0</w:t>
            </w:r>
          </w:p>
        </w:tc>
        <w:tc>
          <w:tcPr>
            <w:tcW w:w="281" w:type="pct"/>
            <w:hideMark/>
          </w:tcPr>
          <w:p w14:paraId="53C83D5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281" w:type="pct"/>
            <w:hideMark/>
          </w:tcPr>
          <w:p w14:paraId="43E66B7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305" w:type="pct"/>
            <w:hideMark/>
          </w:tcPr>
          <w:p w14:paraId="79B51F1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305" w:type="pct"/>
            <w:hideMark/>
          </w:tcPr>
          <w:p w14:paraId="3476F9B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5357CB0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519" w:type="pct"/>
            <w:hideMark/>
          </w:tcPr>
          <w:p w14:paraId="6A13F58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6</w:t>
            </w:r>
          </w:p>
        </w:tc>
        <w:tc>
          <w:tcPr>
            <w:tcW w:w="420" w:type="pct"/>
            <w:hideMark/>
          </w:tcPr>
          <w:p w14:paraId="1ABF01C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5DA6133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4EBBA9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exico</w:t>
            </w:r>
          </w:p>
        </w:tc>
        <w:tc>
          <w:tcPr>
            <w:tcW w:w="470" w:type="pct"/>
            <w:hideMark/>
          </w:tcPr>
          <w:p w14:paraId="526342A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Thameem&lt;/Author&gt;&lt;Year&gt;2008&lt;/Year&gt;&lt;RecNum&gt;55&lt;/RecNum&gt;&lt;DisplayText&gt;[59]&lt;/DisplayText&gt;&lt;record&gt;&lt;rec-number&gt;55&lt;/rec-number&gt;&lt;foreign-keys&gt;&lt;key app="EN" db-id="rzpr9e2sr5w0vteprpyxfd2if9a9f0r2z2va" timestamp="1708435890"&gt;55&lt;/key&gt;&lt;/foreign-keys&gt;&lt;ref-type name="Journal Article"&gt;17&lt;/ref-type&gt;&lt;contributors&gt;&lt;authors&gt;&lt;author&gt;Thameem, F.&lt;/author&gt;&lt;author&gt;Puppala, S.&lt;/author&gt;&lt;author&gt;Arar, N.&lt;/author&gt;&lt;author&gt;Blangero, J.&lt;/author&gt;&lt;author&gt;Stern, M. P.&lt;/author&gt;&lt;author&gt;Duggirala, R.&lt;/author&gt;&lt;author&gt;Abboud, H. E.&lt;/author&gt;&lt;/authors&gt;&lt;/contributors&gt;&lt;titles&gt;&lt;title&gt;Genetic polymorphisms in the renin-angiotensin system (RAS) genes and their association analysis with type 2 diabetes and related traits in Mexican Americans&lt;/title&gt;&lt;secondary-title&gt;Diabetes Res Clin Pract&lt;/secondary-title&gt;&lt;/titles&gt;&lt;periodical&gt;&lt;full-title&gt;Diabetes Res Clin Pract&lt;/full-title&gt;&lt;/periodical&gt;&lt;pages&gt;e14-6&lt;/pages&gt;&lt;volume&gt;79&lt;/volume&gt;&lt;number&gt;2&lt;/number&gt;&lt;edition&gt;2007/10/16&lt;/edition&gt;&lt;keywords&gt;&lt;keyword&gt;Angiotensinogen/genetics&lt;/keyword&gt;&lt;keyword&gt;Apelin Receptors&lt;/keyword&gt;&lt;keyword&gt;Creatinine/metabolism&lt;/keyword&gt;&lt;keyword&gt;Diabetes Mellitus, Type 2/*genetics&lt;/keyword&gt;&lt;keyword&gt;Family&lt;/keyword&gt;&lt;keyword&gt;Female&lt;/keyword&gt;&lt;keyword&gt;Genetic Predisposition to Disease/genetics&lt;/keyword&gt;&lt;keyword&gt;Genotype&lt;/keyword&gt;&lt;keyword&gt;Humans&lt;/keyword&gt;&lt;keyword&gt;Male&lt;/keyword&gt;&lt;keyword&gt;Mexican Americans/*statistics &amp;amp; numerical data&lt;/keyword&gt;&lt;keyword&gt;Peptidyl-Dipeptidase A/genetics&lt;/keyword&gt;&lt;keyword&gt;*Polymorphism, Genetic&lt;/keyword&gt;&lt;keyword&gt;Receptors, G-Protein-Coupled/genetics&lt;/keyword&gt;&lt;keyword&gt;Renin-Angiotensin System/*genetics&lt;/keyword&gt;&lt;keyword&gt;Texas&lt;/keyword&gt;&lt;/keywords&gt;&lt;dates&gt;&lt;year&gt;2008&lt;/year&gt;&lt;pub-dates&gt;&lt;date&gt;Feb&lt;/date&gt;&lt;/pub-dates&gt;&lt;/dates&gt;&lt;isbn&gt;1872-8227 (Electronic)&amp;#xD;0168-8227 (Linking)&lt;/isbn&gt;&lt;accession-num&gt;17936396&lt;/accession-num&gt;&lt;urls&gt;&lt;related-urls&gt;&lt;url&gt;https://www.ncbi.nlm.nih.gov/pubmed/17936396&lt;/url&gt;&lt;/related-urls&gt;&lt;/urls&gt;&lt;electronic-resource-num&gt;10.1016/j.diabres.2007.08.025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501A35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hameem et al.</w:t>
            </w:r>
          </w:p>
        </w:tc>
        <w:tc>
          <w:tcPr>
            <w:tcW w:w="281" w:type="pct"/>
            <w:hideMark/>
          </w:tcPr>
          <w:p w14:paraId="6AE3244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399" w:type="pct"/>
            <w:hideMark/>
          </w:tcPr>
          <w:p w14:paraId="26F4A1E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281" w:type="pct"/>
            <w:hideMark/>
          </w:tcPr>
          <w:p w14:paraId="11F4AFA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1</w:t>
            </w:r>
          </w:p>
        </w:tc>
        <w:tc>
          <w:tcPr>
            <w:tcW w:w="281" w:type="pct"/>
            <w:hideMark/>
          </w:tcPr>
          <w:p w14:paraId="7302859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8</w:t>
            </w:r>
          </w:p>
        </w:tc>
        <w:tc>
          <w:tcPr>
            <w:tcW w:w="281" w:type="pct"/>
            <w:hideMark/>
          </w:tcPr>
          <w:p w14:paraId="42CC8E8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1</w:t>
            </w:r>
          </w:p>
        </w:tc>
        <w:tc>
          <w:tcPr>
            <w:tcW w:w="305" w:type="pct"/>
            <w:hideMark/>
          </w:tcPr>
          <w:p w14:paraId="3C83ED2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</w:t>
            </w:r>
          </w:p>
        </w:tc>
        <w:tc>
          <w:tcPr>
            <w:tcW w:w="305" w:type="pct"/>
            <w:hideMark/>
          </w:tcPr>
          <w:p w14:paraId="2C2E393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04563F2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519" w:type="pct"/>
            <w:hideMark/>
          </w:tcPr>
          <w:p w14:paraId="7BC1E09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4</w:t>
            </w:r>
          </w:p>
        </w:tc>
        <w:tc>
          <w:tcPr>
            <w:tcW w:w="420" w:type="pct"/>
            <w:hideMark/>
          </w:tcPr>
          <w:p w14:paraId="57D29CE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79A366E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5CFB11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oldova</w:t>
            </w:r>
          </w:p>
        </w:tc>
        <w:tc>
          <w:tcPr>
            <w:tcW w:w="470" w:type="pct"/>
            <w:hideMark/>
          </w:tcPr>
          <w:p w14:paraId="6BCA088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DYXByb3M8L0F1dGhvcj48WWVhcj4yMDEzPC9ZZWFyPjxS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DYXByb3M8L0F1dGhvcj48WWVhcj4yMDEzPC9ZZWFyPjxS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0B664A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apros et al.</w:t>
            </w:r>
          </w:p>
        </w:tc>
        <w:tc>
          <w:tcPr>
            <w:tcW w:w="281" w:type="pct"/>
            <w:hideMark/>
          </w:tcPr>
          <w:p w14:paraId="304068A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399" w:type="pct"/>
            <w:hideMark/>
          </w:tcPr>
          <w:p w14:paraId="31FBD6E4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0</w:t>
            </w:r>
          </w:p>
        </w:tc>
        <w:tc>
          <w:tcPr>
            <w:tcW w:w="281" w:type="pct"/>
            <w:hideMark/>
          </w:tcPr>
          <w:p w14:paraId="256FA4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6</w:t>
            </w:r>
          </w:p>
        </w:tc>
        <w:tc>
          <w:tcPr>
            <w:tcW w:w="281" w:type="pct"/>
            <w:hideMark/>
          </w:tcPr>
          <w:p w14:paraId="4713DF4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2</w:t>
            </w:r>
          </w:p>
        </w:tc>
        <w:tc>
          <w:tcPr>
            <w:tcW w:w="281" w:type="pct"/>
            <w:hideMark/>
          </w:tcPr>
          <w:p w14:paraId="606903A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2</w:t>
            </w:r>
          </w:p>
        </w:tc>
        <w:tc>
          <w:tcPr>
            <w:tcW w:w="305" w:type="pct"/>
            <w:hideMark/>
          </w:tcPr>
          <w:p w14:paraId="37BDF03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.11</w:t>
            </w:r>
          </w:p>
        </w:tc>
        <w:tc>
          <w:tcPr>
            <w:tcW w:w="305" w:type="pct"/>
            <w:hideMark/>
          </w:tcPr>
          <w:p w14:paraId="0CB6347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5.86</w:t>
            </w:r>
          </w:p>
        </w:tc>
        <w:tc>
          <w:tcPr>
            <w:tcW w:w="305" w:type="pct"/>
            <w:hideMark/>
          </w:tcPr>
          <w:p w14:paraId="4506BC8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.03</w:t>
            </w:r>
          </w:p>
        </w:tc>
        <w:tc>
          <w:tcPr>
            <w:tcW w:w="519" w:type="pct"/>
            <w:hideMark/>
          </w:tcPr>
          <w:p w14:paraId="2E7C3D7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420" w:type="pct"/>
            <w:hideMark/>
          </w:tcPr>
          <w:p w14:paraId="6F4F130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0.004</w:t>
            </w:r>
          </w:p>
        </w:tc>
      </w:tr>
      <w:tr w:rsidR="00B22CB3" w:rsidRPr="00463C32" w14:paraId="734DE771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227050A" w14:textId="77777777" w:rsidR="00B22CB3" w:rsidRPr="007558CC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7558CC">
              <w:rPr>
                <w:rFonts w:ascii="Helvetica Neue" w:hAnsi="Helvetica Neue"/>
                <w:color w:val="000000"/>
                <w:sz w:val="20"/>
                <w:szCs w:val="20"/>
              </w:rPr>
              <w:t>Morocco</w:t>
            </w:r>
          </w:p>
        </w:tc>
        <w:tc>
          <w:tcPr>
            <w:tcW w:w="470" w:type="pct"/>
            <w:hideMark/>
          </w:tcPr>
          <w:p w14:paraId="2DF8F36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Comas&lt;/Author&gt;&lt;Year&gt;2000&lt;/Year&gt;&lt;RecNum&gt;6&lt;/RecNum&gt;&lt;DisplayText&gt;[61]&lt;/DisplayText&gt;&lt;record&gt;&lt;rec-number&gt;6&lt;/rec-number&gt;&lt;foreign-keys&gt;&lt;key app="EN" db-id="rzpr9e2sr5w0vteprpyxfd2if9a9f0r2z2va" timestamp="1708286792"&gt;6&lt;/key&gt;&lt;/foreign-keys&gt;&lt;ref-type name="Journal Article"&gt;17&lt;/ref-type&gt;&lt;contributors&gt;&lt;authors&gt;&lt;author&gt;Comas, D.&lt;/author&gt;&lt;author&gt;Calafell, F.&lt;/author&gt;&lt;author&gt;Benchemsi, N.&lt;/author&gt;&lt;author&gt;Helal, A.&lt;/author&gt;&lt;author&gt;Lefranc, G.&lt;/author&gt;&lt;author&gt;Stoneking, M.&lt;/author&gt;&lt;author&gt;Batzer, M. A.&lt;/author&gt;&lt;author&gt;Bertranpetit, J.&lt;/author&gt;&lt;author&gt;Sajantila, A.&lt;/author&gt;&lt;/authors&gt;&lt;/contributors&gt;&lt;auth-address&gt;Unitat de Biologia Evolutiva, Facultat de Ciencies de la Salut i de la Vida, Universitat Pompeu Fabra, Barcelona, Catalonia, Spain.&lt;/auth-address&gt;&lt;titles&gt;&lt;title&gt;Alu insertion polymorphisms in NW Africa and the Iberian Peninsula: evidence for a strong genetic boundary through the Gibraltar Straits&lt;/title&gt;&lt;secondary-title&gt;Hum Genet&lt;/secondary-title&gt;&lt;/titles&gt;&lt;periodical&gt;&lt;full-title&gt;Hum Genet&lt;/full-title&gt;&lt;/periodical&gt;&lt;pages&gt;312-9&lt;/pages&gt;&lt;volume&gt;107&lt;/volume&gt;&lt;number&gt;4&lt;/number&gt;&lt;edition&gt;2000/12/29&lt;/edition&gt;&lt;keywords&gt;&lt;keyword&gt;Africa, Northern&lt;/keyword&gt;&lt;keyword&gt;*Alu Elements&lt;/keyword&gt;&lt;keyword&gt;Gene Frequency&lt;/keyword&gt;&lt;keyword&gt;Genetic Variation&lt;/keyword&gt;&lt;keyword&gt;Genetics, Population&lt;/keyword&gt;&lt;keyword&gt;Geography&lt;/keyword&gt;&lt;keyword&gt;Humans&lt;/keyword&gt;&lt;keyword&gt;*Polymorphism, Genetic&lt;/keyword&gt;&lt;keyword&gt;Spain&lt;/keyword&gt;&lt;/keywords&gt;&lt;dates&gt;&lt;year&gt;2000&lt;/year&gt;&lt;pub-dates&gt;&lt;date&gt;Oct&lt;/date&gt;&lt;/pub-dates&gt;&lt;/dates&gt;&lt;isbn&gt;0340-6717 (Print)&amp;#xD;0340-6717 (Linking)&lt;/isbn&gt;&lt;accession-num&gt;11129330&lt;/accession-num&gt;&lt;urls&gt;&lt;related-urls&gt;&lt;url&gt;https://www.ncbi.nlm.nih.gov/pubmed/11129330&lt;/url&gt;&lt;/related-urls&gt;&lt;/urls&gt;&lt;electronic-resource-num&gt;10.1007/s004390000370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29E74B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omas et al.</w:t>
            </w:r>
          </w:p>
        </w:tc>
        <w:tc>
          <w:tcPr>
            <w:tcW w:w="281" w:type="pct"/>
            <w:hideMark/>
          </w:tcPr>
          <w:p w14:paraId="53EF4C3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0</w:t>
            </w:r>
          </w:p>
        </w:tc>
        <w:tc>
          <w:tcPr>
            <w:tcW w:w="399" w:type="pct"/>
            <w:hideMark/>
          </w:tcPr>
          <w:p w14:paraId="1E4CCB3B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0</w:t>
            </w:r>
          </w:p>
        </w:tc>
        <w:tc>
          <w:tcPr>
            <w:tcW w:w="281" w:type="pct"/>
            <w:hideMark/>
          </w:tcPr>
          <w:p w14:paraId="031D4EB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1661390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2AD612D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719CD92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2942B4D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7F20344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118387E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420" w:type="pct"/>
            <w:hideMark/>
          </w:tcPr>
          <w:p w14:paraId="7E0079C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</w:tr>
      <w:tr w:rsidR="00B22CB3" w:rsidRPr="00463C32" w14:paraId="35F4BDFF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EB4D3F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etherlands</w:t>
            </w:r>
          </w:p>
        </w:tc>
        <w:tc>
          <w:tcPr>
            <w:tcW w:w="470" w:type="pct"/>
            <w:hideMark/>
          </w:tcPr>
          <w:p w14:paraId="4A344C3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2YW4gZGVyIEtuYWFwPC9BdXRob3I+PFllYXI+MjAwODwv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2YW4gZGVyIEtuYWFwPC9BdXRob3I+PFllYXI+MjAwODwv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35D07F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van der Knaap et al.</w:t>
            </w:r>
          </w:p>
        </w:tc>
        <w:tc>
          <w:tcPr>
            <w:tcW w:w="281" w:type="pct"/>
            <w:hideMark/>
          </w:tcPr>
          <w:p w14:paraId="33075FB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399" w:type="pct"/>
            <w:hideMark/>
          </w:tcPr>
          <w:p w14:paraId="3CF049F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670</w:t>
            </w:r>
          </w:p>
        </w:tc>
        <w:tc>
          <w:tcPr>
            <w:tcW w:w="281" w:type="pct"/>
            <w:hideMark/>
          </w:tcPr>
          <w:p w14:paraId="6952A26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73</w:t>
            </w:r>
          </w:p>
        </w:tc>
        <w:tc>
          <w:tcPr>
            <w:tcW w:w="281" w:type="pct"/>
            <w:hideMark/>
          </w:tcPr>
          <w:p w14:paraId="222D5E8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35</w:t>
            </w:r>
          </w:p>
        </w:tc>
        <w:tc>
          <w:tcPr>
            <w:tcW w:w="281" w:type="pct"/>
            <w:hideMark/>
          </w:tcPr>
          <w:p w14:paraId="4190265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62</w:t>
            </w:r>
          </w:p>
        </w:tc>
        <w:tc>
          <w:tcPr>
            <w:tcW w:w="305" w:type="pct"/>
            <w:hideMark/>
          </w:tcPr>
          <w:p w14:paraId="521C253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hideMark/>
          </w:tcPr>
          <w:p w14:paraId="1CCC4C4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64971A7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519" w:type="pct"/>
            <w:hideMark/>
          </w:tcPr>
          <w:p w14:paraId="13DECC1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420" w:type="pct"/>
            <w:hideMark/>
          </w:tcPr>
          <w:p w14:paraId="6548D3D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2ACAAE3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929AB05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igeria</w:t>
            </w:r>
          </w:p>
        </w:tc>
        <w:tc>
          <w:tcPr>
            <w:tcW w:w="470" w:type="pct"/>
            <w:hideMark/>
          </w:tcPr>
          <w:p w14:paraId="1E9287F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ramer&lt;/Author&gt;&lt;Year&gt;2005&lt;/Year&gt;&lt;RecNum&gt;46&lt;/RecNum&gt;&lt;DisplayText&gt;[47]&lt;/DisplayText&gt;&lt;record&gt;&lt;rec-number&gt;46&lt;/rec-number&gt;&lt;foreign-keys&gt;&lt;key app="EN" db-id="rzpr9e2sr5w0vteprpyxfd2if9a9f0r2z2va" timestamp="1708435238"&gt;46&lt;/key&gt;&lt;/foreign-keys&gt;&lt;ref-type name="Journal Article"&gt;17&lt;/ref-type&gt;&lt;contributors&gt;&lt;authors&gt;&lt;author&gt;Kramer, H.&lt;/author&gt;&lt;author&gt;Wu, X.&lt;/author&gt;&lt;author&gt;Kan, D.&lt;/author&gt;&lt;author&gt;Luke, A.&lt;/author&gt;&lt;author&gt;Zhu, X.&lt;/author&gt;&lt;author&gt;Adeyemo, A.&lt;/author&gt;&lt;author&gt;McKenzie, C.&lt;/author&gt;&lt;author&gt;Cooper, R.&lt;/author&gt;&lt;/authors&gt;&lt;/contributors&gt;&lt;auth-address&gt;Loyola Medical Center, Department of Preventive Medicine, 2160 First Avenue, Maywood, IL 60153, USA. Hkramer@lumc.edu&lt;/auth-address&gt;&lt;titles&gt;&lt;title&gt;Angiotensin-converting enzyme gene polymorphisms and obesity: an examination of three black populations&lt;/title&gt;&lt;secondary-title&gt;Obes Res&lt;/secondary-title&gt;&lt;/titles&gt;&lt;periodical&gt;&lt;full-title&gt;Obes Res&lt;/full-title&gt;&lt;/periodical&gt;&lt;pages&gt;823-8&lt;/pages&gt;&lt;volume&gt;13&lt;/volume&gt;&lt;number&gt;5&lt;/number&gt;&lt;edition&gt;2005/05/28&lt;/edition&gt;&lt;keywords&gt;&lt;keyword&gt;Adult&lt;/keyword&gt;&lt;keyword&gt;Black People/*genetics&lt;/keyword&gt;&lt;keyword&gt;Body Mass Index&lt;/keyword&gt;&lt;keyword&gt;Exons&lt;/keyword&gt;&lt;keyword&gt;Female&lt;/keyword&gt;&lt;keyword&gt;Haplotypes&lt;/keyword&gt;&lt;keyword&gt;Humans&lt;/keyword&gt;&lt;keyword&gt;Introns&lt;/keyword&gt;&lt;keyword&gt;Jamaica&lt;/keyword&gt;&lt;keyword&gt;Male&lt;/keyword&gt;&lt;keyword&gt;Middle Aged&lt;/keyword&gt;&lt;keyword&gt;Nigeria&lt;/keyword&gt;&lt;keyword&gt;Obesity/*genetics&lt;/keyword&gt;&lt;keyword&gt;Peptidyl-Dipeptidase A/*genetics&lt;/keyword&gt;&lt;keyword&gt;*Polymorphism, Genetic&lt;/keyword&gt;&lt;keyword&gt;Promoter Regions, Genetic/genetics&lt;/keyword&gt;&lt;keyword&gt;United States&lt;/keyword&gt;&lt;keyword&gt;Weight Gain/genetics&lt;/keyword&gt;&lt;/keywords&gt;&lt;dates&gt;&lt;year&gt;2005&lt;/year&gt;&lt;pub-dates&gt;&lt;date&gt;May&lt;/date&gt;&lt;/pub-dates&gt;&lt;/dates&gt;&lt;isbn&gt;1071-7323 (Print)&amp;#xD;1071-7323 (Linking)&lt;/isbn&gt;&lt;accession-num&gt;15919834&lt;/accession-num&gt;&lt;urls&gt;&lt;related-urls&gt;&lt;url&gt;https://www.ncbi.nlm.nih.gov/pubmed/15919834&lt;/url&gt;&lt;/related-urls&gt;&lt;/urls&gt;&lt;electronic-resource-num&gt;10.1038/oby.2005.94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4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6766AC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ramer et al.</w:t>
            </w:r>
          </w:p>
        </w:tc>
        <w:tc>
          <w:tcPr>
            <w:tcW w:w="281" w:type="pct"/>
            <w:hideMark/>
          </w:tcPr>
          <w:p w14:paraId="37EAB3D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399" w:type="pct"/>
            <w:hideMark/>
          </w:tcPr>
          <w:p w14:paraId="42027329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59</w:t>
            </w:r>
          </w:p>
        </w:tc>
        <w:tc>
          <w:tcPr>
            <w:tcW w:w="281" w:type="pct"/>
            <w:hideMark/>
          </w:tcPr>
          <w:p w14:paraId="7308B1E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2F9CD13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2E13FC8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4FCBD26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5953DA4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00EA220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3129060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420" w:type="pct"/>
            <w:hideMark/>
          </w:tcPr>
          <w:p w14:paraId="0DD9AC1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EDC26E7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524C08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igeria</w:t>
            </w:r>
          </w:p>
        </w:tc>
        <w:tc>
          <w:tcPr>
            <w:tcW w:w="470" w:type="pct"/>
            <w:hideMark/>
          </w:tcPr>
          <w:p w14:paraId="4DFC1A5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ooffreh&lt;/Author&gt;&lt;Year&gt;2014&lt;/Year&gt;&lt;RecNum&gt;58&lt;/RecNum&gt;&lt;DisplayText&gt;[63]&lt;/DisplayText&gt;&lt;record&gt;&lt;rec-number&gt;58&lt;/rec-number&gt;&lt;foreign-keys&gt;&lt;key app="EN" db-id="rzpr9e2sr5w0vteprpyxfd2if9a9f0r2z2va" timestamp="1708436033"&gt;58&lt;/key&gt;&lt;/foreign-keys&gt;&lt;ref-type name="Journal Article"&gt;17&lt;/ref-type&gt;&lt;contributors&gt;&lt;authors&gt;&lt;author&gt;Kooffreh, M. E.&lt;/author&gt;&lt;author&gt;Anumudu, C. I.&lt;/author&gt;&lt;author&gt;Kumar, P. L.&lt;/author&gt;&lt;/authors&gt;&lt;/contributors&gt;&lt;auth-address&gt;Department of Genetics and Biotechnology, University of Calabar, Calabar, Cross River, Nigeria.&amp;#xD;Department of Zoology, University of Ibadan, Ibadan, Oyo, Nigeria.&amp;#xD;Virology Unit, International Institute of Tropical Agriculture, Ibadan, Oyo, Nigeria.&lt;/auth-address&gt;&lt;titles&gt;&lt;title&gt;Insertion/deletion polymorphism of the angiotensin-converting enzyme gene and the risk of hypertension among residents of two cities, South-South Nigeria&lt;/title&gt;&lt;secondary-title&gt;Adv Biomed Res&lt;/secondary-title&gt;&lt;/titles&gt;&lt;periodical&gt;&lt;full-title&gt;Adv Biomed Res&lt;/full-title&gt;&lt;/periodical&gt;&lt;pages&gt;118&lt;/pages&gt;&lt;volume&gt;3&lt;/volume&gt;&lt;edition&gt;2014/06/21&lt;/edition&gt;&lt;keywords&gt;&lt;keyword&gt;Angiotensin-converting enzyme gene&lt;/keyword&gt;&lt;keyword&gt;I/D polymorphism&lt;/keyword&gt;&lt;keyword&gt;frequency&lt;/keyword&gt;&lt;keyword&gt;genotype&lt;/keyword&gt;&lt;keyword&gt;hypertension&lt;/keyword&gt;&lt;/keywords&gt;&lt;dates&gt;&lt;year&gt;2014&lt;/year&gt;&lt;/dates&gt;&lt;isbn&gt;2277-9175 (Print)&amp;#xD;2277-9175 (Electronic)&amp;#xD;2277-9175 (Linking)&lt;/isbn&gt;&lt;accession-num&gt;24949289&lt;/accession-num&gt;&lt;urls&gt;&lt;related-urls&gt;&lt;url&gt;https://www.ncbi.nlm.nih.gov/pubmed/24949289&lt;/url&gt;&lt;/related-urls&gt;&lt;/urls&gt;&lt;custom2&gt;PMC4063107&lt;/custom2&gt;&lt;electronic-resource-num&gt;10.4103/2277-9175.133184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B8C81F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ooffreh et al.</w:t>
            </w:r>
          </w:p>
        </w:tc>
        <w:tc>
          <w:tcPr>
            <w:tcW w:w="281" w:type="pct"/>
            <w:hideMark/>
          </w:tcPr>
          <w:p w14:paraId="3863615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399" w:type="pct"/>
            <w:hideMark/>
          </w:tcPr>
          <w:p w14:paraId="579AE4D5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12</w:t>
            </w:r>
          </w:p>
        </w:tc>
        <w:tc>
          <w:tcPr>
            <w:tcW w:w="281" w:type="pct"/>
            <w:hideMark/>
          </w:tcPr>
          <w:p w14:paraId="6C49941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81" w:type="pct"/>
            <w:hideMark/>
          </w:tcPr>
          <w:p w14:paraId="5DC453C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3</w:t>
            </w:r>
          </w:p>
        </w:tc>
        <w:tc>
          <w:tcPr>
            <w:tcW w:w="281" w:type="pct"/>
            <w:hideMark/>
          </w:tcPr>
          <w:p w14:paraId="4FD0116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5</w:t>
            </w:r>
          </w:p>
        </w:tc>
        <w:tc>
          <w:tcPr>
            <w:tcW w:w="305" w:type="pct"/>
            <w:hideMark/>
          </w:tcPr>
          <w:p w14:paraId="7C396BA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</w:t>
            </w:r>
          </w:p>
        </w:tc>
        <w:tc>
          <w:tcPr>
            <w:tcW w:w="305" w:type="pct"/>
            <w:hideMark/>
          </w:tcPr>
          <w:p w14:paraId="41E38C1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5182C8B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519" w:type="pct"/>
            <w:hideMark/>
          </w:tcPr>
          <w:p w14:paraId="215A02D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420" w:type="pct"/>
            <w:hideMark/>
          </w:tcPr>
          <w:p w14:paraId="152B07E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1FEC8CA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ECD45E8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igeria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33FFB4E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73CB5FF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C2DC8C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637CFEF7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1671</w:t>
            </w:r>
          </w:p>
          <w:p w14:paraId="4D4E4729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F0CCC4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905BE9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2C6CCDC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51EB32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5CC3FB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7B5AAD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3F6900D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420" w:type="pct"/>
            <w:hideMark/>
          </w:tcPr>
          <w:p w14:paraId="3A52B53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2085D358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6699DA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orth Macedonia</w:t>
            </w:r>
          </w:p>
        </w:tc>
        <w:tc>
          <w:tcPr>
            <w:tcW w:w="470" w:type="pct"/>
            <w:hideMark/>
          </w:tcPr>
          <w:p w14:paraId="4CD14F2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Comas&lt;/Author&gt;&lt;Year&gt;2004&lt;/Year&gt;&lt;RecNum&gt;1&lt;/RecNum&gt;&lt;DisplayText&gt;[1]&lt;/DisplayText&gt;&lt;record&gt;&lt;rec-number&gt;1&lt;/rec-number&gt;&lt;foreign-keys&gt;&lt;key app="EN" db-id="rzpr9e2sr5w0vteprpyxfd2if9a9f0r2z2va" timestamp="1708286274"&gt;1&lt;/key&gt;&lt;/foreign-keys&gt;&lt;ref-type name="Journal Article"&gt;17&lt;/ref-type&gt;&lt;contributors&gt;&lt;authors&gt;&lt;author&gt;Comas, D.&lt;/author&gt;&lt;author&gt;Schmid, H.&lt;/author&gt;&lt;author&gt;Braeuer, S.&lt;/author&gt;&lt;author&gt;Flaiz, C.&lt;/author&gt;&lt;author&gt;Busquets, A.&lt;/author&gt;&lt;author&gt;Calafell, F.&lt;/author&gt;&lt;author&gt;Bertranpetit, J.&lt;/author&gt;&lt;author&gt;Scheil, H. G.&lt;/author&gt;&lt;author&gt;Huckenbeck, W.&lt;/author&gt;&lt;author&gt;Efremovska, L.&lt;/author&gt;&lt;author&gt;Schmidt, H.&lt;/author&gt;&lt;/authors&gt;&lt;/contributors&gt;&lt;auth-address&gt;Unitat de Biologia Evolutiva, Universitat Pompeu Fabra, Barcelona Department of Anthropology, University of Ulm, Germany. david.comas@upf.edu&lt;/auth-address&gt;&lt;titles&gt;&lt;title&gt;Alu insertion polymorphisms in the Balkans and the origins of the Aromuns&lt;/title&gt;&lt;secondary-title&gt;Ann Hum Genet&lt;/secondary-title&gt;&lt;/titles&gt;&lt;periodical&gt;&lt;full-title&gt;Ann Hum Genet&lt;/full-title&gt;&lt;/periodical&gt;&lt;pages&gt;120-7&lt;/pages&gt;&lt;volume&gt;68&lt;/volume&gt;&lt;number&gt;Pt 2&lt;/number&gt;&lt;edition&gt;2004/03/11&lt;/edition&gt;&lt;keywords&gt;&lt;keyword&gt;*Alu Elements&lt;/keyword&gt;&lt;keyword&gt;Analysis of Variance&lt;/keyword&gt;&lt;keyword&gt;*DNA Transposable Elements&lt;/keyword&gt;&lt;keyword&gt;Ethnicity/*genetics&lt;/keyword&gt;&lt;keyword&gt;Europe, Eastern&lt;/keyword&gt;&lt;keyword&gt;Genetic Variation&lt;/keyword&gt;&lt;keyword&gt;Greece&lt;/keyword&gt;&lt;keyword&gt;Humans&lt;/keyword&gt;&lt;keyword&gt;Language&lt;/keyword&gt;&lt;keyword&gt;*Polymorphism, Genetic&lt;/keyword&gt;&lt;keyword&gt;Turkey&lt;/keyword&gt;&lt;keyword&gt;White People/*genetics&lt;/keyword&gt;&lt;/keywords&gt;&lt;dates&gt;&lt;year&gt;2004&lt;/year&gt;&lt;pub-dates&gt;&lt;date&gt;Mar&lt;/date&gt;&lt;/pub-dates&gt;&lt;/dates&gt;&lt;isbn&gt;0003-4800 (Print)&amp;#xD;0003-4800 (Linking)&lt;/isbn&gt;&lt;accession-num&gt;15008791&lt;/accession-num&gt;&lt;urls&gt;&lt;related-urls&gt;&lt;url&gt;https://www.ncbi.nlm.nih.gov/pubmed/15008791&lt;/url&gt;&lt;/related-urls&gt;&lt;/urls&gt;&lt;electronic-resource-num&gt;10.1046/j.1529-8817.2003.00080.x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4D67C6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omas et al.</w:t>
            </w:r>
          </w:p>
        </w:tc>
        <w:tc>
          <w:tcPr>
            <w:tcW w:w="281" w:type="pct"/>
            <w:hideMark/>
          </w:tcPr>
          <w:p w14:paraId="036EA70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4</w:t>
            </w:r>
          </w:p>
        </w:tc>
        <w:tc>
          <w:tcPr>
            <w:tcW w:w="399" w:type="pct"/>
            <w:hideMark/>
          </w:tcPr>
          <w:p w14:paraId="470B6355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5</w:t>
            </w:r>
          </w:p>
        </w:tc>
        <w:tc>
          <w:tcPr>
            <w:tcW w:w="281" w:type="pct"/>
            <w:hideMark/>
          </w:tcPr>
          <w:p w14:paraId="1AEE83E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4B470E7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00027AA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7A28B5A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06CCD49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7B04198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6754B2E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hideMark/>
          </w:tcPr>
          <w:p w14:paraId="3761083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15F6190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9099FE0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lastRenderedPageBreak/>
              <w:t>Norway</w:t>
            </w:r>
          </w:p>
        </w:tc>
        <w:tc>
          <w:tcPr>
            <w:tcW w:w="470" w:type="pct"/>
            <w:hideMark/>
          </w:tcPr>
          <w:p w14:paraId="1147241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cm9udmlrPC9BdXRob3I+PFllYXI+MjAwODwvWWVhcj48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Ucm9udmlrPC9BdXRob3I+PFllYXI+MjAwODwvWWVhcj48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140B71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 xml:space="preserve">Tronvik et al. </w:t>
            </w:r>
          </w:p>
        </w:tc>
        <w:tc>
          <w:tcPr>
            <w:tcW w:w="281" w:type="pct"/>
            <w:hideMark/>
          </w:tcPr>
          <w:p w14:paraId="5ABD99D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399" w:type="pct"/>
            <w:hideMark/>
          </w:tcPr>
          <w:p w14:paraId="36C2CF74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3</w:t>
            </w:r>
          </w:p>
        </w:tc>
        <w:tc>
          <w:tcPr>
            <w:tcW w:w="281" w:type="pct"/>
            <w:hideMark/>
          </w:tcPr>
          <w:p w14:paraId="6A9D578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281" w:type="pct"/>
            <w:hideMark/>
          </w:tcPr>
          <w:p w14:paraId="3133AD5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4</w:t>
            </w:r>
          </w:p>
        </w:tc>
        <w:tc>
          <w:tcPr>
            <w:tcW w:w="281" w:type="pct"/>
            <w:hideMark/>
          </w:tcPr>
          <w:p w14:paraId="268D872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2</w:t>
            </w:r>
          </w:p>
        </w:tc>
        <w:tc>
          <w:tcPr>
            <w:tcW w:w="305" w:type="pct"/>
            <w:hideMark/>
          </w:tcPr>
          <w:p w14:paraId="1E876F0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305" w:type="pct"/>
            <w:hideMark/>
          </w:tcPr>
          <w:p w14:paraId="4CBB941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5" w:type="pct"/>
            <w:hideMark/>
          </w:tcPr>
          <w:p w14:paraId="532E39A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519" w:type="pct"/>
            <w:hideMark/>
          </w:tcPr>
          <w:p w14:paraId="2F66DE6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420" w:type="pct"/>
            <w:hideMark/>
          </w:tcPr>
          <w:p w14:paraId="186F501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6962E82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32E8C6E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akistan</w:t>
            </w:r>
          </w:p>
        </w:tc>
        <w:tc>
          <w:tcPr>
            <w:tcW w:w="470" w:type="pct"/>
            <w:hideMark/>
          </w:tcPr>
          <w:p w14:paraId="6BCE3DD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Mansoor&lt;/Author&gt;&lt;Year&gt;2012&lt;/Year&gt;&lt;RecNum&gt;60&lt;/RecNum&gt;&lt;DisplayText&gt;[65]&lt;/DisplayText&gt;&lt;record&gt;&lt;rec-number&gt;60&lt;/rec-number&gt;&lt;foreign-keys&gt;&lt;key app="EN" db-id="rzpr9e2sr5w0vteprpyxfd2if9a9f0r2z2va" timestamp="1708436176"&gt;60&lt;/key&gt;&lt;/foreign-keys&gt;&lt;ref-type name="Journal Article"&gt;17&lt;/ref-type&gt;&lt;contributors&gt;&lt;authors&gt;&lt;author&gt;Mansoor, Q.&lt;/author&gt;&lt;author&gt;Javaid, A.&lt;/author&gt;&lt;author&gt;Bilal, N.&lt;/author&gt;&lt;author&gt;Ismail, M.&lt;/author&gt;&lt;/authors&gt;&lt;/contributors&gt;&lt;auth-address&gt;Department of Medicine, Pakistan Institute of Medical Sciences, Islamabad, Pakistan.&lt;/auth-address&gt;&lt;titles&gt;&lt;title&gt;Angiotensin-converting enzyme (ACE) gene II genotype protects against the development of diabetic peripheral neuropathy in type 2 diabetes mellitus&lt;/title&gt;&lt;secondary-title&gt;J Diabetes&lt;/secondary-title&gt;&lt;/titles&gt;&lt;periodical&gt;&lt;full-title&gt;J Diabetes&lt;/full-title&gt;&lt;/periodical&gt;&lt;pages&gt;257-61&lt;/pages&gt;&lt;volume&gt;4&lt;/volume&gt;&lt;number&gt;3&lt;/number&gt;&lt;edition&gt;2012/05/23&lt;/edition&gt;&lt;keywords&gt;&lt;keyword&gt;Alleles&lt;/keyword&gt;&lt;keyword&gt;DNA Mutational Analysis&lt;/keyword&gt;&lt;keyword&gt;Diabetes Mellitus, Type 2/complications/*genetics&lt;/keyword&gt;&lt;keyword&gt;Diabetic Nephropathies/etiology/*genetics&lt;/keyword&gt;&lt;keyword&gt;Gene Frequency&lt;/keyword&gt;&lt;keyword&gt;Genetic Predisposition to Disease/*genetics&lt;/keyword&gt;&lt;keyword&gt;Genotype&lt;/keyword&gt;&lt;keyword&gt;Humans&lt;/keyword&gt;&lt;keyword&gt;INDEL Mutation&lt;/keyword&gt;&lt;keyword&gt;Linkage Disequilibrium&lt;/keyword&gt;&lt;keyword&gt;Peptidyl-Dipeptidase A/*genetics&lt;/keyword&gt;&lt;keyword&gt;Polymerase Chain Reaction&lt;/keyword&gt;&lt;keyword&gt;*Polymorphism, Genetic&lt;/keyword&gt;&lt;/keywords&gt;&lt;dates&gt;&lt;year&gt;2012&lt;/year&gt;&lt;pub-dates&gt;&lt;date&gt;Sep&lt;/date&gt;&lt;/pub-dates&gt;&lt;/dates&gt;&lt;isbn&gt;1753-0407 (Electronic)&amp;#xD;1753-0407 (Linking)&lt;/isbn&gt;&lt;accession-num&gt;22607040&lt;/accession-num&gt;&lt;urls&gt;&lt;related-urls&gt;&lt;url&gt;https://www.ncbi.nlm.nih.gov/pubmed/22607040&lt;/url&gt;&lt;/related-urls&gt;&lt;/urls&gt;&lt;electronic-resource-num&gt;10.1111/j.1753-0407.2012.00205.x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2282DC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ansoor et al.</w:t>
            </w:r>
          </w:p>
        </w:tc>
        <w:tc>
          <w:tcPr>
            <w:tcW w:w="281" w:type="pct"/>
            <w:hideMark/>
          </w:tcPr>
          <w:p w14:paraId="3A71647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399" w:type="pct"/>
            <w:hideMark/>
          </w:tcPr>
          <w:p w14:paraId="2B271686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6</w:t>
            </w:r>
          </w:p>
        </w:tc>
        <w:tc>
          <w:tcPr>
            <w:tcW w:w="281" w:type="pct"/>
            <w:hideMark/>
          </w:tcPr>
          <w:p w14:paraId="1597D37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9</w:t>
            </w:r>
          </w:p>
        </w:tc>
        <w:tc>
          <w:tcPr>
            <w:tcW w:w="281" w:type="pct"/>
            <w:hideMark/>
          </w:tcPr>
          <w:p w14:paraId="7C99672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1</w:t>
            </w:r>
          </w:p>
        </w:tc>
        <w:tc>
          <w:tcPr>
            <w:tcW w:w="281" w:type="pct"/>
            <w:hideMark/>
          </w:tcPr>
          <w:p w14:paraId="24184AD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6</w:t>
            </w:r>
          </w:p>
        </w:tc>
        <w:tc>
          <w:tcPr>
            <w:tcW w:w="305" w:type="pct"/>
            <w:hideMark/>
          </w:tcPr>
          <w:p w14:paraId="52FB1E8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hideMark/>
          </w:tcPr>
          <w:p w14:paraId="06CFCCE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8</w:t>
            </w:r>
          </w:p>
        </w:tc>
        <w:tc>
          <w:tcPr>
            <w:tcW w:w="305" w:type="pct"/>
            <w:hideMark/>
          </w:tcPr>
          <w:p w14:paraId="6CF4B74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</w:t>
            </w:r>
          </w:p>
        </w:tc>
        <w:tc>
          <w:tcPr>
            <w:tcW w:w="519" w:type="pct"/>
            <w:hideMark/>
          </w:tcPr>
          <w:p w14:paraId="0327CDD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420" w:type="pct"/>
            <w:hideMark/>
          </w:tcPr>
          <w:p w14:paraId="2910DA5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0.01</w:t>
            </w:r>
          </w:p>
        </w:tc>
      </w:tr>
      <w:tr w:rsidR="00B22CB3" w:rsidRPr="00463C32" w14:paraId="1233DC1A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A82D9FD" w14:textId="77777777" w:rsidR="00B22CB3" w:rsidRPr="00463C32" w:rsidRDefault="00B22CB3" w:rsidP="00732538">
            <w:pPr>
              <w:rPr>
                <w:rFonts w:ascii="Helvetica Neue" w:hAnsi="Helvetica Neue"/>
                <w:b w:val="0"/>
                <w:bCs w:val="0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b w:val="0"/>
                <w:bCs w:val="0"/>
                <w:color w:val="000000"/>
                <w:sz w:val="20"/>
                <w:szCs w:val="20"/>
              </w:rPr>
              <w:t>Peru</w:t>
            </w:r>
          </w:p>
        </w:tc>
        <w:tc>
          <w:tcPr>
            <w:tcW w:w="470" w:type="pct"/>
            <w:hideMark/>
          </w:tcPr>
          <w:p w14:paraId="18F1918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Pc2Nhbm9hPC9BdXRob3I+PFllYXI+MjAyMDwvWWVhcj48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Pc2Nhbm9hPC9BdXRob3I+PFllYXI+MjAyMDwvWWVhcj48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669DBD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scanoa et al.</w:t>
            </w:r>
          </w:p>
        </w:tc>
        <w:tc>
          <w:tcPr>
            <w:tcW w:w="281" w:type="pct"/>
            <w:hideMark/>
          </w:tcPr>
          <w:p w14:paraId="2623861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399" w:type="pct"/>
            <w:hideMark/>
          </w:tcPr>
          <w:p w14:paraId="3BDD23E3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281" w:type="pct"/>
            <w:hideMark/>
          </w:tcPr>
          <w:p w14:paraId="2DB6800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81" w:type="pct"/>
            <w:hideMark/>
          </w:tcPr>
          <w:p w14:paraId="4D5A47B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281" w:type="pct"/>
            <w:hideMark/>
          </w:tcPr>
          <w:p w14:paraId="1B7EE42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</w:t>
            </w:r>
          </w:p>
        </w:tc>
        <w:tc>
          <w:tcPr>
            <w:tcW w:w="305" w:type="pct"/>
            <w:hideMark/>
          </w:tcPr>
          <w:p w14:paraId="6E041C8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05" w:type="pct"/>
            <w:hideMark/>
          </w:tcPr>
          <w:p w14:paraId="2EC7A89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05" w:type="pct"/>
            <w:hideMark/>
          </w:tcPr>
          <w:p w14:paraId="3C9B3CD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</w:t>
            </w:r>
          </w:p>
        </w:tc>
        <w:tc>
          <w:tcPr>
            <w:tcW w:w="519" w:type="pct"/>
            <w:hideMark/>
          </w:tcPr>
          <w:p w14:paraId="2A7AB0D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6</w:t>
            </w:r>
          </w:p>
        </w:tc>
        <w:tc>
          <w:tcPr>
            <w:tcW w:w="420" w:type="pct"/>
            <w:hideMark/>
          </w:tcPr>
          <w:p w14:paraId="3FE0128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3301C48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A8F8C1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hilippines</w:t>
            </w:r>
          </w:p>
        </w:tc>
        <w:tc>
          <w:tcPr>
            <w:tcW w:w="470" w:type="pct"/>
            <w:hideMark/>
          </w:tcPr>
          <w:p w14:paraId="1FFF16F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HcmFuZGluZXR0aTwvQXV0aG9yPjxZZWFyPjIwMDY8L1ll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HcmFuZGluZXR0aTwvQXV0aG9yPjxZZWFyPjIwMDY8L1ll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821DBA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randinetti et al.</w:t>
            </w:r>
          </w:p>
        </w:tc>
        <w:tc>
          <w:tcPr>
            <w:tcW w:w="281" w:type="pct"/>
            <w:hideMark/>
          </w:tcPr>
          <w:p w14:paraId="65F547A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6</w:t>
            </w:r>
          </w:p>
        </w:tc>
        <w:tc>
          <w:tcPr>
            <w:tcW w:w="399" w:type="pct"/>
            <w:hideMark/>
          </w:tcPr>
          <w:p w14:paraId="0DCB8ACC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5</w:t>
            </w:r>
          </w:p>
        </w:tc>
        <w:tc>
          <w:tcPr>
            <w:tcW w:w="281" w:type="pct"/>
            <w:hideMark/>
          </w:tcPr>
          <w:p w14:paraId="54986A8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81" w:type="pct"/>
            <w:hideMark/>
          </w:tcPr>
          <w:p w14:paraId="763AD21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81" w:type="pct"/>
            <w:hideMark/>
          </w:tcPr>
          <w:p w14:paraId="499BC16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05" w:type="pct"/>
            <w:hideMark/>
          </w:tcPr>
          <w:p w14:paraId="7756A96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305" w:type="pct"/>
            <w:hideMark/>
          </w:tcPr>
          <w:p w14:paraId="52AF098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200E346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519" w:type="pct"/>
            <w:hideMark/>
          </w:tcPr>
          <w:p w14:paraId="5BFC0BA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5</w:t>
            </w:r>
          </w:p>
        </w:tc>
        <w:tc>
          <w:tcPr>
            <w:tcW w:w="420" w:type="pct"/>
            <w:hideMark/>
          </w:tcPr>
          <w:p w14:paraId="6F58227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9D776B5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7B9CE33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oland</w:t>
            </w:r>
          </w:p>
        </w:tc>
        <w:tc>
          <w:tcPr>
            <w:tcW w:w="470" w:type="pct"/>
            <w:hideMark/>
          </w:tcPr>
          <w:p w14:paraId="7E283E6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Goracy&lt;/Author&gt;&lt;Year&gt;2022&lt;/Year&gt;&lt;RecNum&gt;63&lt;/RecNum&gt;&lt;DisplayText&gt;[68]&lt;/DisplayText&gt;&lt;record&gt;&lt;rec-number&gt;63&lt;/rec-number&gt;&lt;foreign-keys&gt;&lt;key app="EN" db-id="rzpr9e2sr5w0vteprpyxfd2if9a9f0r2z2va" timestamp="1708436524"&gt;63&lt;/key&gt;&lt;/foreign-keys&gt;&lt;ref-type name="Journal Article"&gt;17&lt;/ref-type&gt;&lt;contributors&gt;&lt;authors&gt;&lt;author&gt;Goracy, I.&lt;/author&gt;&lt;author&gt;Goracy, A.&lt;/author&gt;&lt;author&gt;Kaczmarczyk, M.&lt;/author&gt;&lt;author&gt;Rosik, J.&lt;/author&gt;&lt;author&gt;Lewandowska, K.&lt;/author&gt;&lt;author&gt;Ciechanowicz, A.&lt;/author&gt;&lt;/authors&gt;&lt;/contributors&gt;&lt;auth-address&gt;Department of Clinical and Molecular Biochemistry, Pomeranian Medical University, 70-111 Szczecin, Poland.&amp;#xD;Department of Chemistry, The University of Chicago, Chicago, IL 60637, USA.&lt;/auth-address&gt;&lt;titles&gt;&lt;title&gt;The Genetic Variants in the Renin-Angiotensin System and the Risk of Heart Failure in Polish Patients&lt;/title&gt;&lt;secondary-title&gt;Genes (Basel)&lt;/secondary-title&gt;&lt;/titles&gt;&lt;periodical&gt;&lt;full-title&gt;Genes (Basel)&lt;/full-title&gt;&lt;/periodical&gt;&lt;volume&gt;13&lt;/volume&gt;&lt;number&gt;7&lt;/number&gt;&lt;edition&gt;2022/07/28&lt;/edition&gt;&lt;keywords&gt;&lt;keyword&gt;*Heart Failure/genetics&lt;/keyword&gt;&lt;keyword&gt;Humans&lt;/keyword&gt;&lt;keyword&gt;Peptidyl-Dipeptidase A/genetics&lt;/keyword&gt;&lt;keyword&gt;Poland&lt;/keyword&gt;&lt;keyword&gt;Receptor, Angiotensin, Type 1/genetics&lt;/keyword&gt;&lt;keyword&gt;*Renin-Angiotensin System/genetics&lt;/keyword&gt;&lt;keyword&gt;genetic polymorphism&lt;/keyword&gt;&lt;keyword&gt;heart failure&lt;/keyword&gt;&lt;keyword&gt;renin-angiotensin system&lt;/keyword&gt;&lt;/keywords&gt;&lt;dates&gt;&lt;year&gt;2022&lt;/year&gt;&lt;pub-dates&gt;&lt;date&gt;Jul 15&lt;/date&gt;&lt;/pub-dates&gt;&lt;/dates&gt;&lt;isbn&gt;2073-4425 (Electronic)&amp;#xD;2073-4425 (Linking)&lt;/isbn&gt;&lt;accession-num&gt;35886041&lt;/accession-num&gt;&lt;urls&gt;&lt;related-urls&gt;&lt;url&gt;https://www.ncbi.nlm.nih.gov/pubmed/35886041&lt;/url&gt;&lt;/related-urls&gt;&lt;/urls&gt;&lt;custom2&gt;PMC9319667&lt;/custom2&gt;&lt;electronic-resource-num&gt;10.3390/genes13071257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8EF31B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oracy et al.</w:t>
            </w:r>
          </w:p>
        </w:tc>
        <w:tc>
          <w:tcPr>
            <w:tcW w:w="281" w:type="pct"/>
            <w:hideMark/>
          </w:tcPr>
          <w:p w14:paraId="3B52FEC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399" w:type="pct"/>
            <w:hideMark/>
          </w:tcPr>
          <w:p w14:paraId="7A0565E5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2</w:t>
            </w:r>
          </w:p>
        </w:tc>
        <w:tc>
          <w:tcPr>
            <w:tcW w:w="281" w:type="pct"/>
            <w:hideMark/>
          </w:tcPr>
          <w:p w14:paraId="3C22EC3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81" w:type="pct"/>
            <w:hideMark/>
          </w:tcPr>
          <w:p w14:paraId="22CCD4B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1</w:t>
            </w:r>
          </w:p>
        </w:tc>
        <w:tc>
          <w:tcPr>
            <w:tcW w:w="281" w:type="pct"/>
            <w:hideMark/>
          </w:tcPr>
          <w:p w14:paraId="27096F6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</w:t>
            </w:r>
          </w:p>
        </w:tc>
        <w:tc>
          <w:tcPr>
            <w:tcW w:w="305" w:type="pct"/>
            <w:hideMark/>
          </w:tcPr>
          <w:p w14:paraId="3003DD7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4</w:t>
            </w:r>
          </w:p>
        </w:tc>
        <w:tc>
          <w:tcPr>
            <w:tcW w:w="305" w:type="pct"/>
            <w:hideMark/>
          </w:tcPr>
          <w:p w14:paraId="1F53312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305" w:type="pct"/>
            <w:hideMark/>
          </w:tcPr>
          <w:p w14:paraId="5590D39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519" w:type="pct"/>
            <w:hideMark/>
          </w:tcPr>
          <w:p w14:paraId="3011694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20" w:type="pct"/>
            <w:hideMark/>
          </w:tcPr>
          <w:p w14:paraId="2701599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8C4FB90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9F1F111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ortugal</w:t>
            </w:r>
          </w:p>
        </w:tc>
        <w:tc>
          <w:tcPr>
            <w:tcW w:w="470" w:type="pct"/>
            <w:hideMark/>
          </w:tcPr>
          <w:p w14:paraId="31BA07F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b3VzYTwvQXV0aG9yPjxZZWFyPjIwMTg8L1llYXI+PFJl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b3VzYTwvQXV0aG9yPjxZZWFyPjIwMTg8L1llYXI+PFJl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6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8D18DE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ousa et al.</w:t>
            </w:r>
          </w:p>
        </w:tc>
        <w:tc>
          <w:tcPr>
            <w:tcW w:w="281" w:type="pct"/>
            <w:hideMark/>
          </w:tcPr>
          <w:p w14:paraId="2A3E206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399" w:type="pct"/>
            <w:hideMark/>
          </w:tcPr>
          <w:p w14:paraId="2C6DD374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52</w:t>
            </w:r>
          </w:p>
        </w:tc>
        <w:tc>
          <w:tcPr>
            <w:tcW w:w="281" w:type="pct"/>
            <w:hideMark/>
          </w:tcPr>
          <w:p w14:paraId="0C55E04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8</w:t>
            </w:r>
          </w:p>
        </w:tc>
        <w:tc>
          <w:tcPr>
            <w:tcW w:w="281" w:type="pct"/>
            <w:hideMark/>
          </w:tcPr>
          <w:p w14:paraId="558A0D8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9</w:t>
            </w:r>
          </w:p>
        </w:tc>
        <w:tc>
          <w:tcPr>
            <w:tcW w:w="281" w:type="pct"/>
            <w:hideMark/>
          </w:tcPr>
          <w:p w14:paraId="2C352EE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5</w:t>
            </w:r>
          </w:p>
        </w:tc>
        <w:tc>
          <w:tcPr>
            <w:tcW w:w="305" w:type="pct"/>
            <w:hideMark/>
          </w:tcPr>
          <w:p w14:paraId="0F547B3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hideMark/>
          </w:tcPr>
          <w:p w14:paraId="3707515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2EC802B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519" w:type="pct"/>
            <w:hideMark/>
          </w:tcPr>
          <w:p w14:paraId="4A1E1D3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420" w:type="pct"/>
            <w:hideMark/>
          </w:tcPr>
          <w:p w14:paraId="0052EFC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5BDB14A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7F37020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ania</w:t>
            </w:r>
          </w:p>
        </w:tc>
        <w:tc>
          <w:tcPr>
            <w:tcW w:w="470" w:type="pct"/>
            <w:hideMark/>
          </w:tcPr>
          <w:p w14:paraId="21212EF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Toma&lt;/Author&gt;&lt;Year&gt;2009&lt;/Year&gt;&lt;RecNum&gt;65&lt;/RecNum&gt;&lt;DisplayText&gt;[70]&lt;/DisplayText&gt;&lt;record&gt;&lt;rec-number&gt;65&lt;/rec-number&gt;&lt;foreign-keys&gt;&lt;key app="EN" db-id="rzpr9e2sr5w0vteprpyxfd2if9a9f0r2z2va" timestamp="1708436634"&gt;65&lt;/key&gt;&lt;/foreign-keys&gt;&lt;ref-type name="Journal Article"&gt;17&lt;/ref-type&gt;&lt;contributors&gt;&lt;authors&gt;&lt;author&gt;Toma, M.&lt;/author&gt;&lt;author&gt;Cimponeriu, D.&lt;/author&gt;&lt;author&gt;Apostol, P.&lt;/author&gt;&lt;author&gt;Stavarachi, M.&lt;/author&gt;&lt;author&gt;Cojocaru, M.&lt;/author&gt;&lt;author&gt;Belusica, L.&lt;/author&gt;&lt;author&gt;Craciun, A. M.&lt;/author&gt;&lt;author&gt;Radu, I.&lt;/author&gt;&lt;author&gt;Gavrila, L.&lt;/author&gt;&lt;/authors&gt;&lt;/contributors&gt;&lt;auth-address&gt;Human Genetics Department, Institute of Genetics, University of Bucharest, Romania. iahim_t@yahoo.com&lt;/auth-address&gt;&lt;titles&gt;&lt;title&gt;Lack of association between ACE ID polymorphism and colorectal cancer in Romanian patients&lt;/title&gt;&lt;secondary-title&gt;Chirurgia (Bucur)&lt;/secondary-title&gt;&lt;/titles&gt;&lt;periodical&gt;&lt;full-title&gt;Chirurgia (Bucur)&lt;/full-title&gt;&lt;/periodical&gt;&lt;pages&gt;553-6&lt;/pages&gt;&lt;volume&gt;104&lt;/volume&gt;&lt;number&gt;5&lt;/number&gt;&lt;edition&gt;2009/12/01&lt;/edition&gt;&lt;keywords&gt;&lt;keyword&gt;Aged&lt;/keyword&gt;&lt;keyword&gt;Alleles&lt;/keyword&gt;&lt;keyword&gt;Biomarkers, Tumor/genetics&lt;/keyword&gt;&lt;keyword&gt;Case-Control Studies&lt;/keyword&gt;&lt;keyword&gt;Chi-Square Distribution&lt;/keyword&gt;&lt;keyword&gt;Colorectal Neoplasms/*enzymology/*genetics&lt;/keyword&gt;&lt;keyword&gt;Female&lt;/keyword&gt;&lt;keyword&gt;Genotype&lt;/keyword&gt;&lt;keyword&gt;Humans&lt;/keyword&gt;&lt;keyword&gt;Male&lt;/keyword&gt;&lt;keyword&gt;Middle Aged&lt;/keyword&gt;&lt;keyword&gt;Odds Ratio&lt;/keyword&gt;&lt;keyword&gt;Peptidyl-Dipeptidase A/*genetics&lt;/keyword&gt;&lt;keyword&gt;*Polymorphism, Genetic&lt;/keyword&gt;&lt;keyword&gt;Romania&lt;/keyword&gt;&lt;/keywords&gt;&lt;dates&gt;&lt;year&gt;2009&lt;/year&gt;&lt;pub-dates&gt;&lt;date&gt;Sep-Oct&lt;/date&gt;&lt;/pub-dates&gt;&lt;/dates&gt;&lt;isbn&gt;1221-9118 (Print)&amp;#xD;1221-9118 (Linking)&lt;/isbn&gt;&lt;accession-num&gt;19943553&lt;/accession-num&gt;&lt;urls&gt;&lt;related-urls&gt;&lt;url&gt;https://www.ncbi.nlm.nih.gov/pubmed/19943553&lt;/url&gt;&lt;/related-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112AE6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oma et al.</w:t>
            </w:r>
          </w:p>
        </w:tc>
        <w:tc>
          <w:tcPr>
            <w:tcW w:w="281" w:type="pct"/>
            <w:hideMark/>
          </w:tcPr>
          <w:p w14:paraId="14B9194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399" w:type="pct"/>
            <w:hideMark/>
          </w:tcPr>
          <w:p w14:paraId="1C0BA8AA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281" w:type="pct"/>
            <w:hideMark/>
          </w:tcPr>
          <w:p w14:paraId="06523C8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281" w:type="pct"/>
            <w:hideMark/>
          </w:tcPr>
          <w:p w14:paraId="1BE7E3E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3</w:t>
            </w:r>
          </w:p>
        </w:tc>
        <w:tc>
          <w:tcPr>
            <w:tcW w:w="281" w:type="pct"/>
            <w:hideMark/>
          </w:tcPr>
          <w:p w14:paraId="2A1FC46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1FBD897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</w:t>
            </w:r>
          </w:p>
        </w:tc>
        <w:tc>
          <w:tcPr>
            <w:tcW w:w="305" w:type="pct"/>
            <w:hideMark/>
          </w:tcPr>
          <w:p w14:paraId="454E837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05" w:type="pct"/>
            <w:hideMark/>
          </w:tcPr>
          <w:p w14:paraId="7016A77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</w:t>
            </w:r>
          </w:p>
        </w:tc>
        <w:tc>
          <w:tcPr>
            <w:tcW w:w="519" w:type="pct"/>
            <w:hideMark/>
          </w:tcPr>
          <w:p w14:paraId="3023CA1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>5</w:t>
            </w:r>
          </w:p>
        </w:tc>
        <w:tc>
          <w:tcPr>
            <w:tcW w:w="420" w:type="pct"/>
            <w:hideMark/>
          </w:tcPr>
          <w:p w14:paraId="680C950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7593A28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94740D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ania</w:t>
            </w:r>
          </w:p>
        </w:tc>
        <w:tc>
          <w:tcPr>
            <w:tcW w:w="470" w:type="pct"/>
            <w:hideMark/>
          </w:tcPr>
          <w:p w14:paraId="5D906E7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Qcm9jb3BjaXVjPC9BdXRob3I+PFllYXI+MjAxOTwvWWVh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Qcm9jb3BjaXVjPC9BdXRob3I+PFllYXI+MjAxOTwvWWVh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8E9F78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Procopciuc et al.</w:t>
            </w:r>
          </w:p>
        </w:tc>
        <w:tc>
          <w:tcPr>
            <w:tcW w:w="281" w:type="pct"/>
            <w:hideMark/>
          </w:tcPr>
          <w:p w14:paraId="12CA20B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399" w:type="pct"/>
            <w:hideMark/>
          </w:tcPr>
          <w:p w14:paraId="6F56773A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281" w:type="pct"/>
            <w:hideMark/>
          </w:tcPr>
          <w:p w14:paraId="6328EF5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81" w:type="pct"/>
            <w:hideMark/>
          </w:tcPr>
          <w:p w14:paraId="3472E5C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281" w:type="pct"/>
            <w:hideMark/>
          </w:tcPr>
          <w:p w14:paraId="36E6B35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305" w:type="pct"/>
            <w:hideMark/>
          </w:tcPr>
          <w:p w14:paraId="4B7B614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305" w:type="pct"/>
            <w:hideMark/>
          </w:tcPr>
          <w:p w14:paraId="574FDBF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305" w:type="pct"/>
            <w:hideMark/>
          </w:tcPr>
          <w:p w14:paraId="2DB6D0F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519" w:type="pct"/>
            <w:hideMark/>
          </w:tcPr>
          <w:p w14:paraId="597BC16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420" w:type="pct"/>
            <w:hideMark/>
          </w:tcPr>
          <w:p w14:paraId="7BB7DAF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0.03</w:t>
            </w:r>
          </w:p>
        </w:tc>
      </w:tr>
      <w:tr w:rsidR="00B22CB3" w:rsidRPr="00463C32" w14:paraId="3F9A8017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519025A" w14:textId="77777777" w:rsidR="00B22CB3" w:rsidRPr="007558CC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7558CC">
              <w:rPr>
                <w:rFonts w:ascii="Helvetica Neue" w:hAnsi="Helvetica Neue"/>
                <w:color w:val="000000"/>
                <w:sz w:val="20"/>
                <w:szCs w:val="20"/>
              </w:rPr>
              <w:t>Romania total</w:t>
            </w:r>
          </w:p>
        </w:tc>
        <w:tc>
          <w:tcPr>
            <w:tcW w:w="470" w:type="pct"/>
            <w:hideMark/>
          </w:tcPr>
          <w:p w14:paraId="7B7BE6C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5B521179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675486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0C67F536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280</w:t>
            </w:r>
          </w:p>
          <w:p w14:paraId="0B36BEE9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E469D2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607B6F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102D46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149A855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06FA87C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54373B4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65E9DAC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20" w:type="pct"/>
            <w:hideMark/>
          </w:tcPr>
          <w:p w14:paraId="577BB34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7494F7E4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530DA82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ussia</w:t>
            </w:r>
          </w:p>
        </w:tc>
        <w:tc>
          <w:tcPr>
            <w:tcW w:w="470" w:type="pct"/>
            <w:hideMark/>
          </w:tcPr>
          <w:p w14:paraId="5E3B732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HaW5ldmljaWVuZTwvQXV0aG9yPjxZZWFyPjIwMTY8L1ll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HaW5ldmljaWVuZTwvQXV0aG9yPjxZZWFyPjIwMTY8L1ll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9BCCB4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Gineviciene et al.</w:t>
            </w:r>
          </w:p>
        </w:tc>
        <w:tc>
          <w:tcPr>
            <w:tcW w:w="281" w:type="pct"/>
            <w:hideMark/>
          </w:tcPr>
          <w:p w14:paraId="4ACE1F4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399" w:type="pct"/>
            <w:hideMark/>
          </w:tcPr>
          <w:p w14:paraId="6093D0FF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47</w:t>
            </w:r>
          </w:p>
        </w:tc>
        <w:tc>
          <w:tcPr>
            <w:tcW w:w="281" w:type="pct"/>
            <w:hideMark/>
          </w:tcPr>
          <w:p w14:paraId="21C5A26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5</w:t>
            </w:r>
          </w:p>
        </w:tc>
        <w:tc>
          <w:tcPr>
            <w:tcW w:w="281" w:type="pct"/>
            <w:hideMark/>
          </w:tcPr>
          <w:p w14:paraId="35F4F6A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4</w:t>
            </w:r>
          </w:p>
        </w:tc>
        <w:tc>
          <w:tcPr>
            <w:tcW w:w="281" w:type="pct"/>
            <w:hideMark/>
          </w:tcPr>
          <w:p w14:paraId="11A65FD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8</w:t>
            </w:r>
          </w:p>
        </w:tc>
        <w:tc>
          <w:tcPr>
            <w:tcW w:w="305" w:type="pct"/>
            <w:hideMark/>
          </w:tcPr>
          <w:p w14:paraId="36B6D34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05" w:type="pct"/>
            <w:hideMark/>
          </w:tcPr>
          <w:p w14:paraId="1ED347E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2A79E98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519" w:type="pct"/>
            <w:hideMark/>
          </w:tcPr>
          <w:p w14:paraId="2200582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hideMark/>
          </w:tcPr>
          <w:p w14:paraId="02438D6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C54764D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1F6E49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ussia</w:t>
            </w:r>
          </w:p>
        </w:tc>
        <w:tc>
          <w:tcPr>
            <w:tcW w:w="470" w:type="pct"/>
            <w:hideMark/>
          </w:tcPr>
          <w:p w14:paraId="47AD0C1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b25kYXJlbmtvPC9BdXRob3I+PFllYXI+MjAxNjwvWWVh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Cb25kYXJlbmtvPC9BdXRob3I+PFllYXI+MjAxNjwvWWVh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4B68D6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ondarenco et al.</w:t>
            </w:r>
          </w:p>
        </w:tc>
        <w:tc>
          <w:tcPr>
            <w:tcW w:w="281" w:type="pct"/>
            <w:hideMark/>
          </w:tcPr>
          <w:p w14:paraId="7A5B6C3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399" w:type="pct"/>
            <w:hideMark/>
          </w:tcPr>
          <w:p w14:paraId="2053D5A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</w:t>
            </w:r>
          </w:p>
        </w:tc>
        <w:tc>
          <w:tcPr>
            <w:tcW w:w="281" w:type="pct"/>
            <w:hideMark/>
          </w:tcPr>
          <w:p w14:paraId="4B38F0D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81" w:type="pct"/>
            <w:hideMark/>
          </w:tcPr>
          <w:p w14:paraId="627C3B4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8</w:t>
            </w:r>
          </w:p>
        </w:tc>
        <w:tc>
          <w:tcPr>
            <w:tcW w:w="281" w:type="pct"/>
            <w:hideMark/>
          </w:tcPr>
          <w:p w14:paraId="52FADE1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05" w:type="pct"/>
            <w:hideMark/>
          </w:tcPr>
          <w:p w14:paraId="7D272D9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</w:t>
            </w:r>
          </w:p>
        </w:tc>
        <w:tc>
          <w:tcPr>
            <w:tcW w:w="305" w:type="pct"/>
            <w:hideMark/>
          </w:tcPr>
          <w:p w14:paraId="630DB34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305" w:type="pct"/>
            <w:hideMark/>
          </w:tcPr>
          <w:p w14:paraId="1FA3A38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519" w:type="pct"/>
            <w:hideMark/>
          </w:tcPr>
          <w:p w14:paraId="63C4573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420" w:type="pct"/>
            <w:hideMark/>
          </w:tcPr>
          <w:p w14:paraId="7E53B50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7F8F73B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F4B60FA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ussia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09D4648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3420BBA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6CBA2C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2D306D1B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1146</w:t>
            </w:r>
          </w:p>
          <w:p w14:paraId="35D68338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174D017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95FC68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A50813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D79DB5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36E099E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617E2CE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408E8EC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20" w:type="pct"/>
            <w:hideMark/>
          </w:tcPr>
          <w:p w14:paraId="3807A2A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3F905075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5315C3D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audi Arabia</w:t>
            </w:r>
          </w:p>
        </w:tc>
        <w:tc>
          <w:tcPr>
            <w:tcW w:w="470" w:type="pct"/>
            <w:hideMark/>
          </w:tcPr>
          <w:p w14:paraId="11AC66C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Al-Harbi&lt;/Author&gt;&lt;Year&gt;2015&lt;/Year&gt;&lt;RecNum&gt;69&lt;/RecNum&gt;&lt;DisplayText&gt;[74]&lt;/DisplayText&gt;&lt;record&gt;&lt;rec-number&gt;69&lt;/rec-number&gt;&lt;foreign-keys&gt;&lt;key app="EN" db-id="rzpr9e2sr5w0vteprpyxfd2if9a9f0r2z2va" timestamp="1708436905"&gt;69&lt;/key&gt;&lt;/foreign-keys&gt;&lt;ref-type name="Journal Article"&gt;17&lt;/ref-type&gt;&lt;contributors&gt;&lt;authors&gt;&lt;author&gt;Al-Harbi, K. M.&lt;/author&gt;&lt;author&gt;Almuzaini, I. S.&lt;/author&gt;&lt;author&gt;Morsy, M. M.&lt;/author&gt;&lt;author&gt;Abdelaziz, N. A.&lt;/author&gt;&lt;author&gt;Al-Balawi, A. M.&lt;/author&gt;&lt;author&gt;Abdallah, A. M.&lt;/author&gt;&lt;/authors&gt;&lt;/contributors&gt;&lt;auth-address&gt;Cardiogenetics Unit, Center for Genetics and Inherited Diseases, Taibah University, Al-Madinah, Kingdom of Saudi Arabia. E-mail. drkharbi@yahoo.com.&lt;/auth-address&gt;&lt;titles&gt;&lt;title&gt;Angiotensin-converting enzyme gene insertion/deletion polymorphism in Saudi patients with rheumatic heart disease&lt;/title&gt;&lt;secondary-title&gt;Saudi Med J&lt;/secondary-title&gt;&lt;/titles&gt;&lt;periodical&gt;&lt;full-title&gt;Saudi Med J&lt;/full-title&gt;&lt;/periodical&gt;&lt;pages&gt;176-80&lt;/pages&gt;&lt;volume&gt;36&lt;/volume&gt;&lt;number&gt;2&lt;/number&gt;&lt;edition&gt;2015/02/27&lt;/edition&gt;&lt;keywords&gt;&lt;keyword&gt;Adult&lt;/keyword&gt;&lt;keyword&gt;Case-Control Studies&lt;/keyword&gt;&lt;keyword&gt;Female&lt;/keyword&gt;&lt;keyword&gt;Humans&lt;/keyword&gt;&lt;keyword&gt;*INDEL Mutation&lt;/keyword&gt;&lt;keyword&gt;Male&lt;/keyword&gt;&lt;keyword&gt;Peptidyl-Dipeptidase A/*genetics&lt;/keyword&gt;&lt;keyword&gt;*Polymorphism, Single Nucleotide&lt;/keyword&gt;&lt;keyword&gt;Rheumatic Heart Disease/*genetics&lt;/keyword&gt;&lt;keyword&gt;Saudi Arabia&lt;/keyword&gt;&lt;keyword&gt;Young Adult&lt;/keyword&gt;&lt;/keywords&gt;&lt;dates&gt;&lt;year&gt;2015&lt;/year&gt;&lt;pub-dates&gt;&lt;date&gt;Feb&lt;/date&gt;&lt;/pub-dates&gt;&lt;/dates&gt;&lt;isbn&gt;1658-3175 (Electronic)&amp;#xD;0379-5284 (Print)&amp;#xD;0379-5284 (Linking)&lt;/isbn&gt;&lt;accession-num&gt;25719581&lt;/accession-num&gt;&lt;urls&gt;&lt;related-urls&gt;&lt;url&gt;https://www.ncbi.nlm.nih.gov/pubmed/25719581&lt;/url&gt;&lt;/related-urls&gt;&lt;/urls&gt;&lt;custom2&gt;PMC4375694&lt;/custom2&gt;&lt;electronic-resource-num&gt;10.15537/smj.2015.2.10267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DEFB93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l-Harbi et al.</w:t>
            </w:r>
          </w:p>
        </w:tc>
        <w:tc>
          <w:tcPr>
            <w:tcW w:w="281" w:type="pct"/>
            <w:hideMark/>
          </w:tcPr>
          <w:p w14:paraId="10A1FD9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399" w:type="pct"/>
            <w:hideMark/>
          </w:tcPr>
          <w:p w14:paraId="3189D4E2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281" w:type="pct"/>
            <w:hideMark/>
          </w:tcPr>
          <w:p w14:paraId="0FB8ABD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81" w:type="pct"/>
            <w:hideMark/>
          </w:tcPr>
          <w:p w14:paraId="3AA4DA0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2</w:t>
            </w:r>
          </w:p>
        </w:tc>
        <w:tc>
          <w:tcPr>
            <w:tcW w:w="281" w:type="pct"/>
            <w:hideMark/>
          </w:tcPr>
          <w:p w14:paraId="614D1B9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05" w:type="pct"/>
            <w:hideMark/>
          </w:tcPr>
          <w:p w14:paraId="6628D3B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hideMark/>
          </w:tcPr>
          <w:p w14:paraId="474ED51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3652BE3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</w:t>
            </w:r>
          </w:p>
        </w:tc>
        <w:tc>
          <w:tcPr>
            <w:tcW w:w="519" w:type="pct"/>
            <w:hideMark/>
          </w:tcPr>
          <w:p w14:paraId="1F58D19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420" w:type="pct"/>
            <w:hideMark/>
          </w:tcPr>
          <w:p w14:paraId="2D6CBCB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96176F4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E6B772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erbia</w:t>
            </w:r>
          </w:p>
        </w:tc>
        <w:tc>
          <w:tcPr>
            <w:tcW w:w="470" w:type="pct"/>
            <w:hideMark/>
          </w:tcPr>
          <w:p w14:paraId="1BC6635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Stankovic&lt;/Author&gt;&lt;Year&gt;2023&lt;/Year&gt;&lt;RecNum&gt;70&lt;/RecNum&gt;&lt;DisplayText&gt;[75]&lt;/DisplayText&gt;&lt;record&gt;&lt;rec-number&gt;70&lt;/rec-number&gt;&lt;foreign-keys&gt;&lt;key app="EN" db-id="rzpr9e2sr5w0vteprpyxfd2if9a9f0r2z2va" timestamp="1708436972"&gt;70&lt;/key&gt;&lt;/foreign-keys&gt;&lt;ref-type name="Journal Article"&gt;17&lt;/ref-type&gt;&lt;contributors&gt;&lt;authors&gt;&lt;author&gt;Stankovic, M.&lt;/author&gt;&lt;author&gt;Dordevic, V.&lt;/author&gt;&lt;author&gt;Tomovic, A.&lt;/author&gt;&lt;author&gt;Nagorni-Obradovic, L.&lt;/author&gt;&lt;author&gt;Petrovic-Stanojevic, N.&lt;/author&gt;&lt;author&gt;Kovac, M.&lt;/author&gt;&lt;author&gt;Radojkovic, D.&lt;/author&gt;&lt;/authors&gt;&lt;/contributors&gt;&lt;auth-address&gt;University of Belgrade, Institute of Molecular Genetics and Genetic Engineering, Belgrade.&amp;#xD;Novartis Pharma Services Inc. Representative Office, Sofia, Bulgaria.&amp;#xD;University of Belgrade, Faculty of Medicine, Belgrade.&amp;#xD;Zvezdara University Medical Centre, Department of Pulmonology, Belgrade.&lt;/auth-address&gt;&lt;titles&gt;&lt;title&gt;Interactions of the eNOS and ACE genes and cigarette smoking in chronic obstructive pulmonary disease&lt;/title&gt;&lt;secondary-title&gt;J Med Biochem&lt;/secondary-title&gt;&lt;/titles&gt;&lt;periodical&gt;&lt;full-title&gt;J Med Biochem&lt;/full-title&gt;&lt;/periodical&gt;&lt;pages&gt;94-104&lt;/pages&gt;&lt;volume&gt;42&lt;/volume&gt;&lt;number&gt;1&lt;/number&gt;&lt;edition&gt;2023/02/24&lt;/edition&gt;&lt;keywords&gt;&lt;keyword&gt;Ace&lt;/keyword&gt;&lt;keyword&gt;Copd&lt;/keyword&gt;&lt;keyword&gt;cigarette smoking&lt;/keyword&gt;&lt;keyword&gt;eNOS&lt;/keyword&gt;&lt;keyword&gt;gene-environment interaction&lt;/keyword&gt;&lt;keyword&gt;genegene interaction&lt;/keyword&gt;&lt;keyword&gt;regarding the publication of this article.&lt;/keyword&gt;&lt;/keywords&gt;&lt;dates&gt;&lt;year&gt;2023&lt;/year&gt;&lt;pub-dates&gt;&lt;date&gt;Jan 20&lt;/date&gt;&lt;/pub-dates&gt;&lt;/dates&gt;&lt;isbn&gt;1452-8258 (Print)&amp;#xD;1452-8266 (Electronic)&amp;#xD;1452-8266 (Linking)&lt;/isbn&gt;&lt;accession-num&gt;36819141&lt;/accession-num&gt;&lt;urls&gt;&lt;related-urls&gt;&lt;url&gt;https://www.ncbi.nlm.nih.gov/pubmed/36819141&lt;/url&gt;&lt;/related-urls&gt;&lt;/urls&gt;&lt;custom2&gt;PMC9920871&lt;/custom2&gt;&lt;electronic-resource-num&gt;10.5937/jomb0-34017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4DEC4F9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tankovic et al.</w:t>
            </w:r>
          </w:p>
        </w:tc>
        <w:tc>
          <w:tcPr>
            <w:tcW w:w="281" w:type="pct"/>
            <w:hideMark/>
          </w:tcPr>
          <w:p w14:paraId="1137444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3</w:t>
            </w:r>
          </w:p>
        </w:tc>
        <w:tc>
          <w:tcPr>
            <w:tcW w:w="399" w:type="pct"/>
            <w:noWrap/>
            <w:hideMark/>
          </w:tcPr>
          <w:p w14:paraId="1043E829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81" w:type="pct"/>
            <w:noWrap/>
            <w:hideMark/>
          </w:tcPr>
          <w:p w14:paraId="182E2A7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281" w:type="pct"/>
            <w:noWrap/>
            <w:hideMark/>
          </w:tcPr>
          <w:p w14:paraId="3E20BCB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81" w:type="pct"/>
            <w:noWrap/>
            <w:hideMark/>
          </w:tcPr>
          <w:p w14:paraId="08F4F1B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305" w:type="pct"/>
            <w:noWrap/>
            <w:hideMark/>
          </w:tcPr>
          <w:p w14:paraId="37E960D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noWrap/>
            <w:hideMark/>
          </w:tcPr>
          <w:p w14:paraId="0F34881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noWrap/>
            <w:hideMark/>
          </w:tcPr>
          <w:p w14:paraId="6D54F95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519" w:type="pct"/>
            <w:noWrap/>
            <w:hideMark/>
          </w:tcPr>
          <w:p w14:paraId="6FEDB65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420" w:type="pct"/>
            <w:noWrap/>
            <w:hideMark/>
          </w:tcPr>
          <w:p w14:paraId="0D7A56D2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3CFB9B5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B1D3F1E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lovakia</w:t>
            </w:r>
          </w:p>
        </w:tc>
        <w:tc>
          <w:tcPr>
            <w:tcW w:w="470" w:type="pct"/>
            <w:hideMark/>
          </w:tcPr>
          <w:p w14:paraId="4C0B188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Sivakova&lt;/Author&gt;&lt;Year&gt;2009&lt;/Year&gt;&lt;RecNum&gt;71&lt;/RecNum&gt;&lt;DisplayText&gt;[76]&lt;/DisplayText&gt;&lt;record&gt;&lt;rec-number&gt;71&lt;/rec-number&gt;&lt;foreign-keys&gt;&lt;key app="EN" db-id="rzpr9e2sr5w0vteprpyxfd2if9a9f0r2z2va" timestamp="1708437026"&gt;71&lt;/key&gt;&lt;/foreign-keys&gt;&lt;ref-type name="Journal Article"&gt;17&lt;/ref-type&gt;&lt;contributors&gt;&lt;authors&gt;&lt;author&gt;Sivakova, D.&lt;/author&gt;&lt;author&gt;Lajdova, A.&lt;/author&gt;&lt;author&gt;Basistova, Z.&lt;/author&gt;&lt;author&gt;Cvicelova, M.&lt;/author&gt;&lt;author&gt;Blazicek, P.&lt;/author&gt;&lt;/authors&gt;&lt;/contributors&gt;&lt;auth-address&gt;Department of Anthropology, Faculty of Sciences, Comenius University, Bratislava, Slovak Republic sivakova@fns.uniba.sk&lt;/auth-address&gt;&lt;titles&gt;&lt;title&gt;ACE insertion/deletion polymorphism and its relationships to the components of metabolic syndrome in elderly Slovaks&lt;/title&gt;&lt;secondary-title&gt;Anthropol Anz&lt;/secondary-title&gt;&lt;/titles&gt;&lt;periodical&gt;&lt;full-title&gt;Anthropol Anz&lt;/full-title&gt;&lt;/periodical&gt;&lt;pages&gt;1-11&lt;/pages&gt;&lt;volume&gt;67&lt;/volume&gt;&lt;number&gt;1&lt;/number&gt;&lt;edition&gt;2009/05/26&lt;/edition&gt;&lt;keywords&gt;&lt;keyword&gt;Age Factors&lt;/keyword&gt;&lt;keyword&gt;Aged&lt;/keyword&gt;&lt;keyword&gt;Aged, 80 and over&lt;/keyword&gt;&lt;keyword&gt;Cluster Analysis&lt;/keyword&gt;&lt;keyword&gt;Cross-Sectional Studies&lt;/keyword&gt;&lt;keyword&gt;Female&lt;/keyword&gt;&lt;keyword&gt;Gene Frequency/genetics&lt;/keyword&gt;&lt;keyword&gt;*Genome-Wide Association Study&lt;/keyword&gt;&lt;keyword&gt;Genotype&lt;/keyword&gt;&lt;keyword&gt;Humans&lt;/keyword&gt;&lt;keyword&gt;INDEL Mutation/*genetics&lt;/keyword&gt;&lt;keyword&gt;Male&lt;/keyword&gt;&lt;keyword&gt;Metabolic Syndrome/epidemiology/*genetics&lt;/keyword&gt;&lt;keyword&gt;Middle Aged&lt;/keyword&gt;&lt;keyword&gt;Peptidyl-Dipeptidase A/*genetics&lt;/keyword&gt;&lt;keyword&gt;Phenotype&lt;/keyword&gt;&lt;keyword&gt;Polymorphism, Genetic/*genetics&lt;/keyword&gt;&lt;keyword&gt;Sex Factors&lt;/keyword&gt;&lt;keyword&gt;Slovakia&lt;/keyword&gt;&lt;/keywords&gt;&lt;dates&gt;&lt;year&gt;2009&lt;/year&gt;&lt;pub-dates&gt;&lt;date&gt;Mar&lt;/date&gt;&lt;/pub-dates&gt;&lt;/dates&gt;&lt;isbn&gt;0003-5548 (Print)&amp;#xD;0003-5548 (Linking)&lt;/isbn&gt;&lt;accession-num&gt;19462670&lt;/accession-num&gt;&lt;urls&gt;&lt;related-urls&gt;&lt;url&gt;https://www.ncbi.nlm.nih.gov/pubmed/19462670&lt;/url&gt;&lt;/related-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0B8901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iváková et al.</w:t>
            </w:r>
          </w:p>
        </w:tc>
        <w:tc>
          <w:tcPr>
            <w:tcW w:w="281" w:type="pct"/>
            <w:hideMark/>
          </w:tcPr>
          <w:p w14:paraId="237D94A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399" w:type="pct"/>
            <w:hideMark/>
          </w:tcPr>
          <w:p w14:paraId="23BCCEFE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9</w:t>
            </w:r>
          </w:p>
        </w:tc>
        <w:tc>
          <w:tcPr>
            <w:tcW w:w="281" w:type="pct"/>
            <w:hideMark/>
          </w:tcPr>
          <w:p w14:paraId="1D5DB79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81" w:type="pct"/>
            <w:hideMark/>
          </w:tcPr>
          <w:p w14:paraId="2F5838F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5</w:t>
            </w:r>
          </w:p>
        </w:tc>
        <w:tc>
          <w:tcPr>
            <w:tcW w:w="281" w:type="pct"/>
            <w:hideMark/>
          </w:tcPr>
          <w:p w14:paraId="668DA51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2</w:t>
            </w:r>
          </w:p>
        </w:tc>
        <w:tc>
          <w:tcPr>
            <w:tcW w:w="305" w:type="pct"/>
            <w:hideMark/>
          </w:tcPr>
          <w:p w14:paraId="6303ED0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05" w:type="pct"/>
            <w:hideMark/>
          </w:tcPr>
          <w:p w14:paraId="28A9E94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1968508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519" w:type="pct"/>
            <w:hideMark/>
          </w:tcPr>
          <w:p w14:paraId="51E5C97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hideMark/>
          </w:tcPr>
          <w:p w14:paraId="776EE18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AB2DE55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3144CB8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lovenia</w:t>
            </w:r>
          </w:p>
        </w:tc>
        <w:tc>
          <w:tcPr>
            <w:tcW w:w="470" w:type="pct"/>
            <w:hideMark/>
          </w:tcPr>
          <w:p w14:paraId="3CCFDAF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OYWRhbGluPC9BdXRob3I+PFllYXI+MjAxNzwvWWVhcj48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OYWRhbGluPC9BdXRob3I+PFllYXI+MjAxNzwvWWVhcj48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2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D10822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dalin et al.</w:t>
            </w:r>
          </w:p>
        </w:tc>
        <w:tc>
          <w:tcPr>
            <w:tcW w:w="281" w:type="pct"/>
            <w:hideMark/>
          </w:tcPr>
          <w:p w14:paraId="4D5D56F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399" w:type="pct"/>
            <w:hideMark/>
          </w:tcPr>
          <w:p w14:paraId="10DE7BA1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1</w:t>
            </w:r>
          </w:p>
        </w:tc>
        <w:tc>
          <w:tcPr>
            <w:tcW w:w="281" w:type="pct"/>
            <w:hideMark/>
          </w:tcPr>
          <w:p w14:paraId="42399BE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5</w:t>
            </w:r>
          </w:p>
        </w:tc>
        <w:tc>
          <w:tcPr>
            <w:tcW w:w="281" w:type="pct"/>
            <w:hideMark/>
          </w:tcPr>
          <w:p w14:paraId="371F445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76</w:t>
            </w:r>
          </w:p>
        </w:tc>
        <w:tc>
          <w:tcPr>
            <w:tcW w:w="281" w:type="pct"/>
            <w:hideMark/>
          </w:tcPr>
          <w:p w14:paraId="458D796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305" w:type="pct"/>
            <w:hideMark/>
          </w:tcPr>
          <w:p w14:paraId="5F7715F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05" w:type="pct"/>
            <w:hideMark/>
          </w:tcPr>
          <w:p w14:paraId="7691C13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305" w:type="pct"/>
            <w:hideMark/>
          </w:tcPr>
          <w:p w14:paraId="50AE9F8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519" w:type="pct"/>
            <w:hideMark/>
          </w:tcPr>
          <w:p w14:paraId="562A75E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420" w:type="pct"/>
            <w:hideMark/>
          </w:tcPr>
          <w:p w14:paraId="35F8F3E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3AD776B6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B0839CC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pain</w:t>
            </w:r>
          </w:p>
        </w:tc>
        <w:tc>
          <w:tcPr>
            <w:tcW w:w="470" w:type="pct"/>
            <w:hideMark/>
          </w:tcPr>
          <w:p w14:paraId="759E158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BbHZhcmV6PC9BdXRob3I+PFllYXI+MTk5OTwvWWVhcj48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BbHZhcmV6PC9BdXRob3I+PFllYXI+MTk5OTwvWWVhcj48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CADEF9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Alvarez et al.</w:t>
            </w:r>
          </w:p>
        </w:tc>
        <w:tc>
          <w:tcPr>
            <w:tcW w:w="281" w:type="pct"/>
            <w:hideMark/>
          </w:tcPr>
          <w:p w14:paraId="47CDF37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9</w:t>
            </w:r>
          </w:p>
        </w:tc>
        <w:tc>
          <w:tcPr>
            <w:tcW w:w="399" w:type="pct"/>
            <w:hideMark/>
          </w:tcPr>
          <w:p w14:paraId="4300D944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281" w:type="pct"/>
            <w:hideMark/>
          </w:tcPr>
          <w:p w14:paraId="129BEDC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0</w:t>
            </w:r>
          </w:p>
        </w:tc>
        <w:tc>
          <w:tcPr>
            <w:tcW w:w="281" w:type="pct"/>
            <w:hideMark/>
          </w:tcPr>
          <w:p w14:paraId="02FDD09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281" w:type="pct"/>
            <w:hideMark/>
          </w:tcPr>
          <w:p w14:paraId="5E38473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4</w:t>
            </w:r>
          </w:p>
        </w:tc>
        <w:tc>
          <w:tcPr>
            <w:tcW w:w="305" w:type="pct"/>
            <w:hideMark/>
          </w:tcPr>
          <w:p w14:paraId="3011B7D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hideMark/>
          </w:tcPr>
          <w:p w14:paraId="32C6AB4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05" w:type="pct"/>
            <w:hideMark/>
          </w:tcPr>
          <w:p w14:paraId="0AA61D3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519" w:type="pct"/>
            <w:hideMark/>
          </w:tcPr>
          <w:p w14:paraId="21BB669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420" w:type="pct"/>
            <w:hideMark/>
          </w:tcPr>
          <w:p w14:paraId="2D5BEE7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172014FC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6F2022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pain</w:t>
            </w:r>
          </w:p>
        </w:tc>
        <w:tc>
          <w:tcPr>
            <w:tcW w:w="470" w:type="pct"/>
            <w:hideMark/>
          </w:tcPr>
          <w:p w14:paraId="3D496A6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lcm8tQmxhbmNvPC9BdXRob3I+PFllYXI+MjAyMDwv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lcm8tQmxhbmNvPC9BdXRob3I+PFllYXI+MjAyMDwv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484FD4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ero-Blanco et al.</w:t>
            </w:r>
          </w:p>
        </w:tc>
        <w:tc>
          <w:tcPr>
            <w:tcW w:w="281" w:type="pct"/>
            <w:hideMark/>
          </w:tcPr>
          <w:p w14:paraId="3CF4E47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399" w:type="pct"/>
            <w:noWrap/>
            <w:hideMark/>
          </w:tcPr>
          <w:p w14:paraId="19EE272A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2</w:t>
            </w:r>
          </w:p>
        </w:tc>
        <w:tc>
          <w:tcPr>
            <w:tcW w:w="281" w:type="pct"/>
            <w:hideMark/>
          </w:tcPr>
          <w:p w14:paraId="60613FF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81" w:type="pct"/>
            <w:hideMark/>
          </w:tcPr>
          <w:p w14:paraId="0DE09C9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281" w:type="pct"/>
            <w:hideMark/>
          </w:tcPr>
          <w:p w14:paraId="7CE2F70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305" w:type="pct"/>
            <w:noWrap/>
            <w:hideMark/>
          </w:tcPr>
          <w:p w14:paraId="2A2AF87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</w:t>
            </w:r>
          </w:p>
        </w:tc>
        <w:tc>
          <w:tcPr>
            <w:tcW w:w="305" w:type="pct"/>
            <w:noWrap/>
            <w:hideMark/>
          </w:tcPr>
          <w:p w14:paraId="4D8BE1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noWrap/>
            <w:hideMark/>
          </w:tcPr>
          <w:p w14:paraId="0A64272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7</w:t>
            </w:r>
          </w:p>
        </w:tc>
        <w:tc>
          <w:tcPr>
            <w:tcW w:w="519" w:type="pct"/>
            <w:noWrap/>
            <w:hideMark/>
          </w:tcPr>
          <w:p w14:paraId="3F3E335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420" w:type="pct"/>
            <w:noWrap/>
            <w:hideMark/>
          </w:tcPr>
          <w:p w14:paraId="50458C3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6EAFCF0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4D1D193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pain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4061DFE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05D853AE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70EDFC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noWrap/>
            <w:hideMark/>
          </w:tcPr>
          <w:p w14:paraId="70AAA2A9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682</w:t>
            </w:r>
          </w:p>
          <w:p w14:paraId="5D2F2C66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5C71A6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24C909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E550E6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noWrap/>
            <w:hideMark/>
          </w:tcPr>
          <w:p w14:paraId="2015B1B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noWrap/>
            <w:hideMark/>
          </w:tcPr>
          <w:p w14:paraId="7B4FE43D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noWrap/>
            <w:hideMark/>
          </w:tcPr>
          <w:p w14:paraId="42F3F6C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244F7C5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420" w:type="pct"/>
            <w:noWrap/>
            <w:hideMark/>
          </w:tcPr>
          <w:p w14:paraId="186146E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02F08AC3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5FF6734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lastRenderedPageBreak/>
              <w:t>Sweden</w:t>
            </w:r>
          </w:p>
        </w:tc>
        <w:tc>
          <w:tcPr>
            <w:tcW w:w="470" w:type="pct"/>
            <w:hideMark/>
          </w:tcPr>
          <w:p w14:paraId="0CB160C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Bengtsson&lt;/Author&gt;&lt;Year&gt;1999&lt;/Year&gt;&lt;RecNum&gt;74&lt;/RecNum&gt;&lt;DisplayText&gt;[79]&lt;/DisplayText&gt;&lt;record&gt;&lt;rec-number&gt;74&lt;/rec-number&gt;&lt;foreign-keys&gt;&lt;key app="EN" db-id="rzpr9e2sr5w0vteprpyxfd2if9a9f0r2z2va" timestamp="1708437447"&gt;74&lt;/key&gt;&lt;/foreign-keys&gt;&lt;ref-type name="Journal Article"&gt;17&lt;/ref-type&gt;&lt;contributors&gt;&lt;authors&gt;&lt;author&gt;Bengtsson, K.&lt;/author&gt;&lt;author&gt;Orho-Melander, M.&lt;/author&gt;&lt;author&gt;Lindblad, U.&lt;/author&gt;&lt;author&gt;Melander, O.&lt;/author&gt;&lt;author&gt;Bog-Hansen, E.&lt;/author&gt;&lt;author&gt;Ranstam, J.&lt;/author&gt;&lt;author&gt;Rastam, L.&lt;/author&gt;&lt;author&gt;Groop, L.&lt;/author&gt;&lt;/authors&gt;&lt;/contributors&gt;&lt;auth-address&gt;Primary Health Care Centre in Skara, Sweden.&lt;/auth-address&gt;&lt;titles&gt;&lt;title&gt;Polymorphism in the angiotensin converting enzyme but not in the angiotensinogen gene is associated with hypertension and type 2 diabetes: the Skaraborg Hypertension and diabetes project&lt;/title&gt;&lt;secondary-title&gt;J Hypertens&lt;/secondary-title&gt;&lt;/titles&gt;&lt;periodical&gt;&lt;full-title&gt;J Hypertens&lt;/full-title&gt;&lt;/periodical&gt;&lt;pages&gt;1569-75&lt;/pages&gt;&lt;volume&gt;17&lt;/volume&gt;&lt;number&gt;11&lt;/number&gt;&lt;edition&gt;1999/12/23&lt;/edition&gt;&lt;keywords&gt;&lt;keyword&gt;Aged&lt;/keyword&gt;&lt;keyword&gt;Aging/physiology&lt;/keyword&gt;&lt;keyword&gt;Angiotensinogen/*genetics&lt;/keyword&gt;&lt;keyword&gt;Diabetes Mellitus, Type 2/complications/*genetics&lt;/keyword&gt;&lt;keyword&gt;Female&lt;/keyword&gt;&lt;keyword&gt;Genetic Predisposition to Disease&lt;/keyword&gt;&lt;keyword&gt;Genotype&lt;/keyword&gt;&lt;keyword&gt;Humans&lt;/keyword&gt;&lt;keyword&gt;Hypertension/complications/*genetics&lt;/keyword&gt;&lt;keyword&gt;Male&lt;/keyword&gt;&lt;keyword&gt;Middle Aged&lt;/keyword&gt;&lt;keyword&gt;Peptidyl-Dipeptidase A/*genetics&lt;/keyword&gt;&lt;keyword&gt;Polymorphism, Genetic/*physiology&lt;/keyword&gt;&lt;/keywords&gt;&lt;dates&gt;&lt;year&gt;1999&lt;/year&gt;&lt;pub-dates&gt;&lt;date&gt;Nov&lt;/date&gt;&lt;/pub-dates&gt;&lt;/dates&gt;&lt;isbn&gt;0263-6352 (Print)&amp;#xD;0263-6352 (Linking)&lt;/isbn&gt;&lt;accession-num&gt;10608470&lt;/accession-num&gt;&lt;urls&gt;&lt;related-urls&gt;&lt;url&gt;https://www.ncbi.nlm.nih.gov/pubmed/10608470&lt;/url&gt;&lt;/related-urls&gt;&lt;/urls&gt;&lt;electronic-resource-num&gt;10.1097/00004872-199917110-00010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7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BDB9BE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engtsson et al.</w:t>
            </w:r>
          </w:p>
        </w:tc>
        <w:tc>
          <w:tcPr>
            <w:tcW w:w="281" w:type="pct"/>
            <w:hideMark/>
          </w:tcPr>
          <w:p w14:paraId="02F890F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9</w:t>
            </w:r>
          </w:p>
        </w:tc>
        <w:tc>
          <w:tcPr>
            <w:tcW w:w="399" w:type="pct"/>
            <w:hideMark/>
          </w:tcPr>
          <w:p w14:paraId="14DDEF02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49</w:t>
            </w:r>
          </w:p>
        </w:tc>
        <w:tc>
          <w:tcPr>
            <w:tcW w:w="281" w:type="pct"/>
            <w:hideMark/>
          </w:tcPr>
          <w:p w14:paraId="2126D7B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281" w:type="pct"/>
            <w:hideMark/>
          </w:tcPr>
          <w:p w14:paraId="6A2DD2C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98</w:t>
            </w:r>
          </w:p>
        </w:tc>
        <w:tc>
          <w:tcPr>
            <w:tcW w:w="281" w:type="pct"/>
            <w:hideMark/>
          </w:tcPr>
          <w:p w14:paraId="7AFD0E6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7</w:t>
            </w:r>
          </w:p>
        </w:tc>
        <w:tc>
          <w:tcPr>
            <w:tcW w:w="305" w:type="pct"/>
            <w:hideMark/>
          </w:tcPr>
          <w:p w14:paraId="591FC43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32B7509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305" w:type="pct"/>
            <w:hideMark/>
          </w:tcPr>
          <w:p w14:paraId="3D9C80A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519" w:type="pct"/>
            <w:hideMark/>
          </w:tcPr>
          <w:p w14:paraId="380197C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20" w:type="pct"/>
            <w:hideMark/>
          </w:tcPr>
          <w:p w14:paraId="3027D3A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A41E7C6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108186E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witzerland</w:t>
            </w:r>
          </w:p>
        </w:tc>
        <w:tc>
          <w:tcPr>
            <w:tcW w:w="470" w:type="pct"/>
            <w:hideMark/>
          </w:tcPr>
          <w:p w14:paraId="0E9E19A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Walder&lt;/Author&gt;&lt;Year&gt;1998&lt;/Year&gt;&lt;RecNum&gt;93&lt;/RecNum&gt;&lt;DisplayText&gt;[80]&lt;/DisplayText&gt;&lt;record&gt;&lt;rec-number&gt;93&lt;/rec-number&gt;&lt;foreign-keys&gt;&lt;key app="EN" db-id="rzpr9e2sr5w0vteprpyxfd2if9a9f0r2z2va" timestamp="1708528956"&gt;93&lt;/key&gt;&lt;/foreign-keys&gt;&lt;ref-type name="Journal Article"&gt;17&lt;/ref-type&gt;&lt;contributors&gt;&lt;authors&gt;&lt;author&gt;Walder, B.&lt;/author&gt;&lt;author&gt;Spanaus, K. -S.&lt;/author&gt;&lt;author&gt;Weinreich, Th.&lt;/author&gt;&lt;author&gt;Sawicki, P. T.&lt;/author&gt;&lt;author&gt;Widmer, U.&lt;/author&gt;&lt;/authors&gt;&lt;/contributors&gt;&lt;titles&gt;&lt;title&gt;Genetic heterogeneity in the renin-angiotensin system and the risk of diabetic nephropathy: Association with the angiotensinogen gene, but not with the ACE gene&lt;/title&gt;&lt;secondary-title&gt;J Clin Bas Cardiol&lt;/secondary-title&gt;&lt;/titles&gt;&lt;periodical&gt;&lt;full-title&gt;J Clin Bas Cardiol&lt;/full-title&gt;&lt;/periodical&gt;&lt;pages&gt;55-58&lt;/pages&gt;&lt;volume&gt;1&lt;/volume&gt;&lt;number&gt;1&lt;/number&gt;&lt;dates&gt;&lt;year&gt;1998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24A85B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Walder et al.</w:t>
            </w:r>
          </w:p>
        </w:tc>
        <w:tc>
          <w:tcPr>
            <w:tcW w:w="281" w:type="pct"/>
            <w:hideMark/>
          </w:tcPr>
          <w:p w14:paraId="5FF88ED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8</w:t>
            </w:r>
          </w:p>
        </w:tc>
        <w:tc>
          <w:tcPr>
            <w:tcW w:w="399" w:type="pct"/>
            <w:hideMark/>
          </w:tcPr>
          <w:p w14:paraId="5D8D2513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</w:t>
            </w:r>
          </w:p>
        </w:tc>
        <w:tc>
          <w:tcPr>
            <w:tcW w:w="281" w:type="pct"/>
            <w:hideMark/>
          </w:tcPr>
          <w:p w14:paraId="0AD4289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81" w:type="pct"/>
            <w:hideMark/>
          </w:tcPr>
          <w:p w14:paraId="0826D94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2</w:t>
            </w:r>
          </w:p>
        </w:tc>
        <w:tc>
          <w:tcPr>
            <w:tcW w:w="281" w:type="pct"/>
            <w:hideMark/>
          </w:tcPr>
          <w:p w14:paraId="556AC5F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8</w:t>
            </w:r>
          </w:p>
        </w:tc>
        <w:tc>
          <w:tcPr>
            <w:tcW w:w="305" w:type="pct"/>
            <w:hideMark/>
          </w:tcPr>
          <w:p w14:paraId="7C38BB7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05" w:type="pct"/>
            <w:hideMark/>
          </w:tcPr>
          <w:p w14:paraId="277D9DC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191B90D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519" w:type="pct"/>
            <w:hideMark/>
          </w:tcPr>
          <w:p w14:paraId="518FAFD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20" w:type="pct"/>
            <w:hideMark/>
          </w:tcPr>
          <w:p w14:paraId="1059A5F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85F7C70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D65835A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yria</w:t>
            </w:r>
          </w:p>
        </w:tc>
        <w:tc>
          <w:tcPr>
            <w:tcW w:w="470" w:type="pct"/>
            <w:hideMark/>
          </w:tcPr>
          <w:p w14:paraId="2A6CE72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Sb211YWxkaTwvQXV0aG9yPjxZZWFyPjIwMDI8L1llYXI+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EED1D6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Romualdi et al.</w:t>
            </w:r>
          </w:p>
        </w:tc>
        <w:tc>
          <w:tcPr>
            <w:tcW w:w="281" w:type="pct"/>
            <w:hideMark/>
          </w:tcPr>
          <w:p w14:paraId="598F09B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5F75460A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0</w:t>
            </w:r>
          </w:p>
        </w:tc>
        <w:tc>
          <w:tcPr>
            <w:tcW w:w="281" w:type="pct"/>
            <w:hideMark/>
          </w:tcPr>
          <w:p w14:paraId="310CD82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54CE41C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07BEBD8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B78862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19C072C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06FFC42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1D15358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0</w:t>
            </w:r>
          </w:p>
        </w:tc>
        <w:tc>
          <w:tcPr>
            <w:tcW w:w="420" w:type="pct"/>
            <w:hideMark/>
          </w:tcPr>
          <w:p w14:paraId="51B2832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</w:tr>
      <w:tr w:rsidR="00B22CB3" w:rsidRPr="00463C32" w14:paraId="230835D2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1235B0C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aiwan</w:t>
            </w:r>
          </w:p>
        </w:tc>
        <w:tc>
          <w:tcPr>
            <w:tcW w:w="470" w:type="pct"/>
            <w:hideMark/>
          </w:tcPr>
          <w:p w14:paraId="30CB7ED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MZWU8L0F1dGhvcj48WWVhcj4yMDAyPC9ZZWFyPjxSZWNO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MZWU8L0F1dGhvcj48WWVhcj4yMDAyPC9ZZWFyPjxSZWNO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9CDA89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Lee et al.</w:t>
            </w:r>
          </w:p>
        </w:tc>
        <w:tc>
          <w:tcPr>
            <w:tcW w:w="281" w:type="pct"/>
            <w:hideMark/>
          </w:tcPr>
          <w:p w14:paraId="31C9825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2</w:t>
            </w:r>
          </w:p>
        </w:tc>
        <w:tc>
          <w:tcPr>
            <w:tcW w:w="399" w:type="pct"/>
            <w:hideMark/>
          </w:tcPr>
          <w:p w14:paraId="1A9958FC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50</w:t>
            </w:r>
          </w:p>
        </w:tc>
        <w:tc>
          <w:tcPr>
            <w:tcW w:w="281" w:type="pct"/>
            <w:hideMark/>
          </w:tcPr>
          <w:p w14:paraId="07F7832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0</w:t>
            </w:r>
          </w:p>
        </w:tc>
        <w:tc>
          <w:tcPr>
            <w:tcW w:w="281" w:type="pct"/>
            <w:hideMark/>
          </w:tcPr>
          <w:p w14:paraId="3D70481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22</w:t>
            </w:r>
          </w:p>
        </w:tc>
        <w:tc>
          <w:tcPr>
            <w:tcW w:w="281" w:type="pct"/>
            <w:hideMark/>
          </w:tcPr>
          <w:p w14:paraId="17896B2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8</w:t>
            </w:r>
          </w:p>
        </w:tc>
        <w:tc>
          <w:tcPr>
            <w:tcW w:w="305" w:type="pct"/>
            <w:hideMark/>
          </w:tcPr>
          <w:p w14:paraId="0DE15D4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19C3AAD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305" w:type="pct"/>
            <w:hideMark/>
          </w:tcPr>
          <w:p w14:paraId="027E736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</w:t>
            </w:r>
          </w:p>
        </w:tc>
        <w:tc>
          <w:tcPr>
            <w:tcW w:w="519" w:type="pct"/>
            <w:hideMark/>
          </w:tcPr>
          <w:p w14:paraId="481DA96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8</w:t>
            </w:r>
          </w:p>
        </w:tc>
        <w:tc>
          <w:tcPr>
            <w:tcW w:w="420" w:type="pct"/>
            <w:hideMark/>
          </w:tcPr>
          <w:p w14:paraId="34F7D73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B10E75A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D056ECB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ajikistan</w:t>
            </w:r>
          </w:p>
        </w:tc>
        <w:tc>
          <w:tcPr>
            <w:tcW w:w="470" w:type="pct"/>
            <w:hideMark/>
          </w:tcPr>
          <w:p w14:paraId="2478096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hitrinskaya&lt;/Author&gt;&lt;Year&gt;2003&lt;/Year&gt;&lt;RecNum&gt;91&lt;/RecNum&gt;&lt;DisplayText&gt;[54]&lt;/DisplayText&gt;&lt;record&gt;&lt;rec-number&gt;91&lt;/rec-number&gt;&lt;foreign-keys&gt;&lt;key app="EN" db-id="rzpr9e2sr5w0vteprpyxfd2if9a9f0r2z2va" timestamp="1708528016"&gt;91&lt;/key&gt;&lt;/foreign-keys&gt;&lt;ref-type name="Journal Article"&gt;17&lt;/ref-type&gt;&lt;contributors&gt;&lt;authors&gt;&lt;author&gt;Khitrinskaya, I. Yu.&lt;/author&gt;&lt;author&gt;Stepanov, V. A.&lt;/author&gt;&lt;author&gt;Puzyrev, V. P.&lt;/author&gt;&lt;author&gt;Spiridonova, M. G.&lt;/author&gt;&lt;author&gt;Voevoda, M. I.&lt;/author&gt;&lt;/authors&gt;&lt;/contributors&gt;&lt;titles&gt;&lt;title&gt;Genetic Differentiation of the Population of Central Asia Inferred from Autosomal Markers&lt;/title&gt;&lt;secondary-title&gt;Russian J Gen&lt;/secondary-title&gt;&lt;/titles&gt;&lt;periodical&gt;&lt;full-title&gt;Russian J Gen&lt;/full-title&gt;&lt;/periodical&gt;&lt;pages&gt;1175–1183&lt;/pages&gt;&lt;volume&gt;39&lt;/volume&gt;&lt;number&gt;10&lt;/number&gt;&lt;dates&gt;&lt;year&gt;2003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C0CD1D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hitrinskaya et al.</w:t>
            </w:r>
          </w:p>
        </w:tc>
        <w:tc>
          <w:tcPr>
            <w:tcW w:w="281" w:type="pct"/>
            <w:hideMark/>
          </w:tcPr>
          <w:p w14:paraId="02D9F0E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3</w:t>
            </w:r>
          </w:p>
        </w:tc>
        <w:tc>
          <w:tcPr>
            <w:tcW w:w="399" w:type="pct"/>
            <w:hideMark/>
          </w:tcPr>
          <w:p w14:paraId="7DFBADAC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81" w:type="pct"/>
            <w:hideMark/>
          </w:tcPr>
          <w:p w14:paraId="3B42A4E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</w:t>
            </w:r>
          </w:p>
        </w:tc>
        <w:tc>
          <w:tcPr>
            <w:tcW w:w="281" w:type="pct"/>
            <w:hideMark/>
          </w:tcPr>
          <w:p w14:paraId="06BE429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81" w:type="pct"/>
            <w:hideMark/>
          </w:tcPr>
          <w:p w14:paraId="4C0C4AB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05" w:type="pct"/>
            <w:hideMark/>
          </w:tcPr>
          <w:p w14:paraId="0E9AC4A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</w:t>
            </w:r>
          </w:p>
        </w:tc>
        <w:tc>
          <w:tcPr>
            <w:tcW w:w="305" w:type="pct"/>
            <w:hideMark/>
          </w:tcPr>
          <w:p w14:paraId="62778F7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5" w:type="pct"/>
            <w:hideMark/>
          </w:tcPr>
          <w:p w14:paraId="1FC79CA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519" w:type="pct"/>
            <w:hideMark/>
          </w:tcPr>
          <w:p w14:paraId="47D2678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3</w:t>
            </w:r>
          </w:p>
        </w:tc>
        <w:tc>
          <w:tcPr>
            <w:tcW w:w="420" w:type="pct"/>
            <w:hideMark/>
          </w:tcPr>
          <w:p w14:paraId="6DDA4EE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83DAE54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2884AD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470" w:type="pct"/>
            <w:hideMark/>
          </w:tcPr>
          <w:p w14:paraId="41AB667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  <w:lang w:val="ru-RU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DaHV0aW5ldDwvQXV0aG9yPjxZZWFyPjIwMTI8L1llYXI+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DaHV0aW5ldDwvQXV0aG9yPjxZZWFyPjIwMTI8L1llYXI+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78750C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Chutinet et al.</w:t>
            </w:r>
          </w:p>
        </w:tc>
        <w:tc>
          <w:tcPr>
            <w:tcW w:w="281" w:type="pct"/>
            <w:hideMark/>
          </w:tcPr>
          <w:p w14:paraId="4D31E55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399" w:type="pct"/>
            <w:hideMark/>
          </w:tcPr>
          <w:p w14:paraId="0E3708CE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281" w:type="pct"/>
            <w:hideMark/>
          </w:tcPr>
          <w:p w14:paraId="7059790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81" w:type="pct"/>
            <w:hideMark/>
          </w:tcPr>
          <w:p w14:paraId="338542E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8</w:t>
            </w:r>
          </w:p>
        </w:tc>
        <w:tc>
          <w:tcPr>
            <w:tcW w:w="281" w:type="pct"/>
            <w:hideMark/>
          </w:tcPr>
          <w:p w14:paraId="1A659D9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</w:t>
            </w:r>
          </w:p>
        </w:tc>
        <w:tc>
          <w:tcPr>
            <w:tcW w:w="305" w:type="pct"/>
            <w:hideMark/>
          </w:tcPr>
          <w:p w14:paraId="475CAB9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</w:t>
            </w:r>
          </w:p>
        </w:tc>
        <w:tc>
          <w:tcPr>
            <w:tcW w:w="305" w:type="pct"/>
            <w:hideMark/>
          </w:tcPr>
          <w:p w14:paraId="492F76A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305" w:type="pct"/>
            <w:hideMark/>
          </w:tcPr>
          <w:p w14:paraId="3CE6CFD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519" w:type="pct"/>
            <w:hideMark/>
          </w:tcPr>
          <w:p w14:paraId="7DC10EC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9</w:t>
            </w:r>
          </w:p>
        </w:tc>
        <w:tc>
          <w:tcPr>
            <w:tcW w:w="420" w:type="pct"/>
            <w:hideMark/>
          </w:tcPr>
          <w:p w14:paraId="7261AD2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0.04</w:t>
            </w:r>
          </w:p>
        </w:tc>
      </w:tr>
      <w:tr w:rsidR="00B22CB3" w:rsidRPr="00463C32" w14:paraId="48109313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155A6A7" w14:textId="77777777" w:rsidR="00B22CB3" w:rsidRPr="007558CC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7558CC">
              <w:rPr>
                <w:rFonts w:ascii="Helvetica Neue" w:hAnsi="Helvetica Neue"/>
                <w:color w:val="000000"/>
                <w:sz w:val="20"/>
                <w:szCs w:val="20"/>
              </w:rPr>
              <w:t>Tunisia</w:t>
            </w:r>
          </w:p>
        </w:tc>
        <w:tc>
          <w:tcPr>
            <w:tcW w:w="470" w:type="pct"/>
            <w:hideMark/>
          </w:tcPr>
          <w:p w14:paraId="2DE7423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FenppZGk8L0F1dGhvcj48WWVhcj4yMDA5PC9ZZWFyPjxS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FenppZGk8L0F1dGhvcj48WWVhcj4yMDA5PC9ZZWFyPjxS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BE400E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Ezzidi et al.</w:t>
            </w:r>
          </w:p>
        </w:tc>
        <w:tc>
          <w:tcPr>
            <w:tcW w:w="281" w:type="pct"/>
            <w:hideMark/>
          </w:tcPr>
          <w:p w14:paraId="1502D43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399" w:type="pct"/>
            <w:hideMark/>
          </w:tcPr>
          <w:p w14:paraId="28931978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3</w:t>
            </w:r>
          </w:p>
        </w:tc>
        <w:tc>
          <w:tcPr>
            <w:tcW w:w="281" w:type="pct"/>
            <w:hideMark/>
          </w:tcPr>
          <w:p w14:paraId="2E44D6E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6</w:t>
            </w:r>
          </w:p>
        </w:tc>
        <w:tc>
          <w:tcPr>
            <w:tcW w:w="281" w:type="pct"/>
            <w:hideMark/>
          </w:tcPr>
          <w:p w14:paraId="21F437C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1</w:t>
            </w:r>
          </w:p>
        </w:tc>
        <w:tc>
          <w:tcPr>
            <w:tcW w:w="281" w:type="pct"/>
            <w:hideMark/>
          </w:tcPr>
          <w:p w14:paraId="310B9B9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1</w:t>
            </w:r>
          </w:p>
        </w:tc>
        <w:tc>
          <w:tcPr>
            <w:tcW w:w="305" w:type="pct"/>
            <w:hideMark/>
          </w:tcPr>
          <w:p w14:paraId="255BC2D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5" w:type="pct"/>
            <w:hideMark/>
          </w:tcPr>
          <w:p w14:paraId="4C4EC90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305" w:type="pct"/>
            <w:hideMark/>
          </w:tcPr>
          <w:p w14:paraId="05824B3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</w:t>
            </w:r>
          </w:p>
        </w:tc>
        <w:tc>
          <w:tcPr>
            <w:tcW w:w="519" w:type="pct"/>
            <w:hideMark/>
          </w:tcPr>
          <w:p w14:paraId="728B34C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8</w:t>
            </w:r>
          </w:p>
        </w:tc>
        <w:tc>
          <w:tcPr>
            <w:tcW w:w="420" w:type="pct"/>
            <w:hideMark/>
          </w:tcPr>
          <w:p w14:paraId="61745C9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ED12E75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EE71CAA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unisia</w:t>
            </w:r>
          </w:p>
        </w:tc>
        <w:tc>
          <w:tcPr>
            <w:tcW w:w="470" w:type="pct"/>
            <w:hideMark/>
          </w:tcPr>
          <w:p w14:paraId="43437AA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Mehri&lt;/Author&gt;&lt;Year&gt;2010&lt;/Year&gt;&lt;RecNum&gt;78&lt;/RecNum&gt;&lt;DisplayText&gt;[84]&lt;/DisplayText&gt;&lt;record&gt;&lt;rec-number&gt;78&lt;/rec-number&gt;&lt;foreign-keys&gt;&lt;key app="EN" db-id="rzpr9e2sr5w0vteprpyxfd2if9a9f0r2z2va" timestamp="1708498970"&gt;78&lt;/key&gt;&lt;/foreign-keys&gt;&lt;ref-type name="Journal Article"&gt;17&lt;/ref-type&gt;&lt;contributors&gt;&lt;authors&gt;&lt;author&gt;Mehri, S.&lt;/author&gt;&lt;author&gt;Baudin, B.&lt;/author&gt;&lt;author&gt;Mahjoub, S.&lt;/author&gt;&lt;author&gt;Zaroui, A.&lt;/author&gt;&lt;author&gt;Beneteau-Burnat, B.&lt;/author&gt;&lt;author&gt;Mechmeche, R.&lt;/author&gt;&lt;author&gt;Hammami, M.&lt;/author&gt;&lt;author&gt;Ben Arab, S.&lt;/author&gt;&lt;/authors&gt;&lt;/contributors&gt;&lt;auth-address&gt;Unity of Genetic and Molecular Epidemiology, Faculty of Medicine, Tunis, Tunisia.&lt;/auth-address&gt;&lt;titles&gt;&lt;title&gt;Angiotensin-converting enzyme insertion/deletion gene polymorphism in a Tunisian healthy and acute myocardial infarction population&lt;/title&gt;&lt;secondary-title&gt;Genet Test Mol Biomarkers&lt;/secondary-title&gt;&lt;/titles&gt;&lt;periodical&gt;&lt;full-title&gt;Genet Test Mol Biomarkers&lt;/full-title&gt;&lt;/periodical&gt;&lt;pages&gt;85-91&lt;/pages&gt;&lt;volume&gt;14&lt;/volume&gt;&lt;number&gt;1&lt;/number&gt;&lt;edition&gt;2010/01/12&lt;/edition&gt;&lt;keywords&gt;&lt;keyword&gt;Aged&lt;/keyword&gt;&lt;keyword&gt;Alleles&lt;/keyword&gt;&lt;keyword&gt;Base Sequence&lt;/keyword&gt;&lt;keyword&gt;Case-Control Studies&lt;/keyword&gt;&lt;keyword&gt;DNA Primers/genetics&lt;/keyword&gt;&lt;keyword&gt;Female&lt;/keyword&gt;&lt;keyword&gt;Gene Frequency&lt;/keyword&gt;&lt;keyword&gt;Genotype&lt;/keyword&gt;&lt;keyword&gt;Humans&lt;/keyword&gt;&lt;keyword&gt;*INDEL Mutation&lt;/keyword&gt;&lt;keyword&gt;Male&lt;/keyword&gt;&lt;keyword&gt;Middle Aged&lt;/keyword&gt;&lt;keyword&gt;Myocardial Infarction/*enzymology/etiology/*genetics&lt;/keyword&gt;&lt;keyword&gt;Peptidyl-Dipeptidase A/blood/*genetics&lt;/keyword&gt;&lt;keyword&gt;Risk Factors&lt;/keyword&gt;&lt;keyword&gt;Tunisia&lt;/keyword&gt;&lt;/keywords&gt;&lt;dates&gt;&lt;year&gt;2010&lt;/year&gt;&lt;pub-dates&gt;&lt;date&gt;Feb&lt;/date&gt;&lt;/pub-dates&gt;&lt;/dates&gt;&lt;isbn&gt;1945-0257 (Electronic)&amp;#xD;1945-0257 (Linking)&lt;/isbn&gt;&lt;accession-num&gt;20059382&lt;/accession-num&gt;&lt;urls&gt;&lt;related-urls&gt;&lt;url&gt;https://www.ncbi.nlm.nih.gov/pubmed/20059382&lt;/url&gt;&lt;/related-urls&gt;&lt;/urls&gt;&lt;electronic-resource-num&gt;10.1089/gtmb.2009.0105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EC52AC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ehri et al</w:t>
            </w:r>
          </w:p>
        </w:tc>
        <w:tc>
          <w:tcPr>
            <w:tcW w:w="281" w:type="pct"/>
            <w:hideMark/>
          </w:tcPr>
          <w:p w14:paraId="3D07643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399" w:type="pct"/>
            <w:hideMark/>
          </w:tcPr>
          <w:p w14:paraId="5F9C9434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8</w:t>
            </w:r>
          </w:p>
        </w:tc>
        <w:tc>
          <w:tcPr>
            <w:tcW w:w="281" w:type="pct"/>
            <w:hideMark/>
          </w:tcPr>
          <w:p w14:paraId="14EE834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1</w:t>
            </w:r>
          </w:p>
        </w:tc>
        <w:tc>
          <w:tcPr>
            <w:tcW w:w="281" w:type="pct"/>
            <w:hideMark/>
          </w:tcPr>
          <w:p w14:paraId="1D2E31D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281" w:type="pct"/>
            <w:hideMark/>
          </w:tcPr>
          <w:p w14:paraId="103A43F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5" w:type="pct"/>
            <w:hideMark/>
          </w:tcPr>
          <w:p w14:paraId="264F470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305" w:type="pct"/>
            <w:hideMark/>
          </w:tcPr>
          <w:p w14:paraId="4A64DCF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1A7EC30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519" w:type="pct"/>
            <w:hideMark/>
          </w:tcPr>
          <w:p w14:paraId="0C0BE93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6</w:t>
            </w:r>
          </w:p>
        </w:tc>
        <w:tc>
          <w:tcPr>
            <w:tcW w:w="420" w:type="pct"/>
            <w:hideMark/>
          </w:tcPr>
          <w:p w14:paraId="3FFD988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3A949FC9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9F04048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unisia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50DED4B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0F9319B2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94D716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4B03FE37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711</w:t>
            </w:r>
          </w:p>
          <w:p w14:paraId="733C6B9A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FF8FB2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DC85CC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A9C85D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71C6E4B0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7640297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1684ED3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048C349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4</w:t>
            </w:r>
          </w:p>
        </w:tc>
        <w:tc>
          <w:tcPr>
            <w:tcW w:w="420" w:type="pct"/>
            <w:hideMark/>
          </w:tcPr>
          <w:p w14:paraId="11CB2D4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7422E800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2C2B530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urkey</w:t>
            </w:r>
          </w:p>
        </w:tc>
        <w:tc>
          <w:tcPr>
            <w:tcW w:w="470" w:type="pct"/>
            <w:hideMark/>
          </w:tcPr>
          <w:p w14:paraId="32ADE41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Bedir&lt;/Author&gt;&lt;Year&gt;1999&lt;/Year&gt;&lt;RecNum&gt;79&lt;/RecNum&gt;&lt;DisplayText&gt;[85]&lt;/DisplayText&gt;&lt;record&gt;&lt;rec-number&gt;79&lt;/rec-number&gt;&lt;foreign-keys&gt;&lt;key app="EN" db-id="rzpr9e2sr5w0vteprpyxfd2if9a9f0r2z2va" timestamp="1708499243"&gt;79&lt;/key&gt;&lt;/foreign-keys&gt;&lt;ref-type name="Journal Article"&gt;17&lt;/ref-type&gt;&lt;contributors&gt;&lt;authors&gt;&lt;author&gt;Bedir, A.&lt;/author&gt;&lt;author&gt;Arik, N.&lt;/author&gt;&lt;author&gt;Adam, B.&lt;/author&gt;&lt;author&gt;Kilinc, K.&lt;/author&gt;&lt;author&gt;Gumus, T.&lt;/author&gt;&lt;author&gt;Guner, E.&lt;/author&gt;&lt;/authors&gt;&lt;/contributors&gt;&lt;auth-address&gt;Department of Biochemistry, Faculty of Medicine, Ondokuz Mayis University, Samsun, Turkey. Akbedir@hotmail.com&lt;/auth-address&gt;&lt;titles&gt;&lt;title&gt;Angiotensin converting enzyme gene polymorphism and activity in Turkish patients with essential hypertension&lt;/title&gt;&lt;secondary-title&gt;Am J Hypertens&lt;/secondary-title&gt;&lt;/titles&gt;&lt;periodical&gt;&lt;full-title&gt;Am J Hypertens&lt;/full-title&gt;&lt;/periodical&gt;&lt;pages&gt;1038-43&lt;/pages&gt;&lt;volume&gt;12&lt;/volume&gt;&lt;number&gt;10 Pt 1&lt;/number&gt;&lt;edition&gt;1999/11/24&lt;/edition&gt;&lt;keywords&gt;&lt;keyword&gt;Adult&lt;/keyword&gt;&lt;keyword&gt;Aged&lt;/keyword&gt;&lt;keyword&gt;Female&lt;/keyword&gt;&lt;keyword&gt;Genotype&lt;/keyword&gt;&lt;keyword&gt;Humans&lt;/keyword&gt;&lt;keyword&gt;Hypertension/*enzymology/genetics&lt;/keyword&gt;&lt;keyword&gt;Male&lt;/keyword&gt;&lt;keyword&gt;Middle Aged&lt;/keyword&gt;&lt;keyword&gt;Peptidyl-Dipeptidase A/*genetics&lt;/keyword&gt;&lt;keyword&gt;*Polymorphism, Genetic&lt;/keyword&gt;&lt;/keywords&gt;&lt;dates&gt;&lt;year&gt;1999&lt;/year&gt;&lt;pub-dates&gt;&lt;date&gt;Oct&lt;/date&gt;&lt;/pub-dates&gt;&lt;/dates&gt;&lt;isbn&gt;0895-7061 (Print)&amp;#xD;0895-7061 (Linking)&lt;/isbn&gt;&lt;accession-num&gt;10560791&lt;/accession-num&gt;&lt;urls&gt;&lt;related-urls&gt;&lt;url&gt;https://www.ncbi.nlm.nih.gov/pubmed/10560791&lt;/url&gt;&lt;/related-urls&gt;&lt;/urls&gt;&lt;electronic-resource-num&gt;10.1016/s0895-7061(99)00096-5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414A86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edir et al.</w:t>
            </w:r>
          </w:p>
        </w:tc>
        <w:tc>
          <w:tcPr>
            <w:tcW w:w="281" w:type="pct"/>
            <w:hideMark/>
          </w:tcPr>
          <w:p w14:paraId="378DC4B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9</w:t>
            </w:r>
          </w:p>
        </w:tc>
        <w:tc>
          <w:tcPr>
            <w:tcW w:w="399" w:type="pct"/>
            <w:hideMark/>
          </w:tcPr>
          <w:p w14:paraId="54C0BB5B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3</w:t>
            </w:r>
          </w:p>
        </w:tc>
        <w:tc>
          <w:tcPr>
            <w:tcW w:w="281" w:type="pct"/>
            <w:hideMark/>
          </w:tcPr>
          <w:p w14:paraId="00E07D3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81" w:type="pct"/>
            <w:hideMark/>
          </w:tcPr>
          <w:p w14:paraId="3F302A5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2</w:t>
            </w:r>
          </w:p>
        </w:tc>
        <w:tc>
          <w:tcPr>
            <w:tcW w:w="281" w:type="pct"/>
            <w:hideMark/>
          </w:tcPr>
          <w:p w14:paraId="35D59F3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305" w:type="pct"/>
            <w:hideMark/>
          </w:tcPr>
          <w:p w14:paraId="5F49716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</w:t>
            </w:r>
          </w:p>
        </w:tc>
        <w:tc>
          <w:tcPr>
            <w:tcW w:w="305" w:type="pct"/>
            <w:hideMark/>
          </w:tcPr>
          <w:p w14:paraId="1F9011E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305" w:type="pct"/>
            <w:hideMark/>
          </w:tcPr>
          <w:p w14:paraId="750C699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519" w:type="pct"/>
            <w:hideMark/>
          </w:tcPr>
          <w:p w14:paraId="783BC46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420" w:type="pct"/>
            <w:hideMark/>
          </w:tcPr>
          <w:p w14:paraId="27EAC20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CFF5FD0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A2B3731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Turkey</w:t>
            </w:r>
          </w:p>
        </w:tc>
        <w:tc>
          <w:tcPr>
            <w:tcW w:w="470" w:type="pct"/>
            <w:hideMark/>
          </w:tcPr>
          <w:p w14:paraId="66F141E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Serdaroglu&lt;/Author&gt;&lt;Year&gt;2005&lt;/Year&gt;&lt;RecNum&gt;80&lt;/RecNum&gt;&lt;DisplayText&gt;[86]&lt;/DisplayText&gt;&lt;record&gt;&lt;rec-number&gt;80&lt;/rec-number&gt;&lt;foreign-keys&gt;&lt;key app="EN" db-id="rzpr9e2sr5w0vteprpyxfd2if9a9f0r2z2va" timestamp="1708499297"&gt;80&lt;/key&gt;&lt;/foreign-keys&gt;&lt;ref-type name="Journal Article"&gt;17&lt;/ref-type&gt;&lt;contributors&gt;&lt;authors&gt;&lt;author&gt;Serdaroglu, E.&lt;/author&gt;&lt;author&gt;Mir, S.&lt;/author&gt;&lt;author&gt;Berdeli, A.&lt;/author&gt;&lt;author&gt;Aksu, N.&lt;/author&gt;&lt;author&gt;Bak, M.&lt;/author&gt;&lt;/authors&gt;&lt;/contributors&gt;&lt;auth-address&gt;Department of Pediatric Nephrology, Ege University Medical School, Izmir, Turkey. erkin@med.ege.edu.tr&lt;/auth-address&gt;&lt;titles&gt;&lt;title&gt;ACE gene insertion/deletion polymorphism in childhood idiopathic nephrotic syndrome&lt;/title&gt;&lt;secondary-title&gt;Pediatr Nephrol&lt;/secondary-title&gt;&lt;/titles&gt;&lt;periodical&gt;&lt;full-title&gt;Pediatr Nephrol&lt;/full-title&gt;&lt;/periodical&gt;&lt;pages&gt;1738-43&lt;/pages&gt;&lt;volume&gt;20&lt;/volume&gt;&lt;number&gt;12&lt;/number&gt;&lt;edition&gt;2005/10/07&lt;/edition&gt;&lt;keywords&gt;&lt;keyword&gt;Adult&lt;/keyword&gt;&lt;keyword&gt;Case-Control Studies&lt;/keyword&gt;&lt;keyword&gt;Child&lt;/keyword&gt;&lt;keyword&gt;Child, Preschool&lt;/keyword&gt;&lt;keyword&gt;Disease Progression&lt;/keyword&gt;&lt;keyword&gt;Female&lt;/keyword&gt;&lt;keyword&gt;*Gene Deletion&lt;/keyword&gt;&lt;keyword&gt;Gene Frequency&lt;/keyword&gt;&lt;keyword&gt;Glomerulosclerosis, Focal Segmental/diagnosis/*genetics/pathology&lt;/keyword&gt;&lt;keyword&gt;Humans&lt;/keyword&gt;&lt;keyword&gt;Male&lt;/keyword&gt;&lt;keyword&gt;*Mutagenesis, Insertional&lt;/keyword&gt;&lt;keyword&gt;Nephrotic Syndrome/diagnosis/*genetics/pathology&lt;/keyword&gt;&lt;keyword&gt;Peptidyl-Dipeptidase A/*genetics&lt;/keyword&gt;&lt;keyword&gt;Polymerase Chain Reaction&lt;/keyword&gt;&lt;keyword&gt;*Polymorphism, Genetic&lt;/keyword&gt;&lt;keyword&gt;Recurrence&lt;/keyword&gt;&lt;/keywords&gt;&lt;dates&gt;&lt;year&gt;2005&lt;/year&gt;&lt;pub-dates&gt;&lt;date&gt;Dec&lt;/date&gt;&lt;/pub-dates&gt;&lt;/dates&gt;&lt;isbn&gt;0931-041X (Print)&amp;#xD;0931-041X (Linking)&lt;/isbn&gt;&lt;accession-num&gt;16208534&lt;/accession-num&gt;&lt;urls&gt;&lt;related-urls&gt;&lt;url&gt;https://www.ncbi.nlm.nih.gov/pubmed/16208534&lt;/url&gt;&lt;/related-urls&gt;&lt;/urls&gt;&lt;electronic-resource-num&gt;10.1007/s00467-005-2010-x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6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07ABC9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erdaroglu et al.</w:t>
            </w:r>
          </w:p>
        </w:tc>
        <w:tc>
          <w:tcPr>
            <w:tcW w:w="281" w:type="pct"/>
            <w:hideMark/>
          </w:tcPr>
          <w:p w14:paraId="0FA2067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399" w:type="pct"/>
            <w:hideMark/>
          </w:tcPr>
          <w:p w14:paraId="55DE9E47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7</w:t>
            </w:r>
          </w:p>
        </w:tc>
        <w:tc>
          <w:tcPr>
            <w:tcW w:w="281" w:type="pct"/>
            <w:hideMark/>
          </w:tcPr>
          <w:p w14:paraId="586AF99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81" w:type="pct"/>
            <w:hideMark/>
          </w:tcPr>
          <w:p w14:paraId="1AF5C9A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281" w:type="pct"/>
            <w:hideMark/>
          </w:tcPr>
          <w:p w14:paraId="6245130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9</w:t>
            </w:r>
          </w:p>
        </w:tc>
        <w:tc>
          <w:tcPr>
            <w:tcW w:w="305" w:type="pct"/>
            <w:hideMark/>
          </w:tcPr>
          <w:p w14:paraId="0EF8092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hideMark/>
          </w:tcPr>
          <w:p w14:paraId="5C84D31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305" w:type="pct"/>
            <w:hideMark/>
          </w:tcPr>
          <w:p w14:paraId="6EA23D9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5</w:t>
            </w:r>
          </w:p>
        </w:tc>
        <w:tc>
          <w:tcPr>
            <w:tcW w:w="519" w:type="pct"/>
            <w:hideMark/>
          </w:tcPr>
          <w:p w14:paraId="6120D05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420" w:type="pct"/>
            <w:hideMark/>
          </w:tcPr>
          <w:p w14:paraId="42E4C25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0.04</w:t>
            </w:r>
          </w:p>
        </w:tc>
      </w:tr>
      <w:tr w:rsidR="00B22CB3" w:rsidRPr="00463C32" w14:paraId="48C833BB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C0B85DB" w14:textId="77777777" w:rsidR="00B22CB3" w:rsidRPr="007558CC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7558CC">
              <w:rPr>
                <w:rFonts w:ascii="Helvetica Neue" w:hAnsi="Helvetica Neue"/>
                <w:color w:val="000000"/>
                <w:sz w:val="20"/>
                <w:szCs w:val="20"/>
              </w:rPr>
              <w:t>Turkey total</w:t>
            </w:r>
          </w:p>
        </w:tc>
        <w:tc>
          <w:tcPr>
            <w:tcW w:w="470" w:type="pct"/>
            <w:hideMark/>
          </w:tcPr>
          <w:p w14:paraId="711AED7C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3115A077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25B9B6C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60A6611C" w14:textId="77777777" w:rsidR="00B22CB3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430</w:t>
            </w:r>
          </w:p>
          <w:p w14:paraId="69E8676E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13D4D54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70606D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6D4132F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794DAEF5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343DDCD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444F3832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2E2BA03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3</w:t>
            </w:r>
          </w:p>
        </w:tc>
        <w:tc>
          <w:tcPr>
            <w:tcW w:w="420" w:type="pct"/>
            <w:hideMark/>
          </w:tcPr>
          <w:p w14:paraId="5AAD635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5583C294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37558D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kraine</w:t>
            </w:r>
          </w:p>
        </w:tc>
        <w:tc>
          <w:tcPr>
            <w:tcW w:w="470" w:type="pct"/>
            <w:hideMark/>
          </w:tcPr>
          <w:p w14:paraId="07DDE3A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Drozdovska&lt;/Author&gt;&lt;Year&gt;2013&lt;/Year&gt;&lt;RecNum&gt;81&lt;/RecNum&gt;&lt;DisplayText&gt;[87]&lt;/DisplayText&gt;&lt;record&gt;&lt;rec-number&gt;81&lt;/rec-number&gt;&lt;foreign-keys&gt;&lt;key app="EN" db-id="rzpr9e2sr5w0vteprpyxfd2if9a9f0r2z2va" timestamp="1708499471"&gt;81&lt;/key&gt;&lt;/foreign-keys&gt;&lt;ref-type name="Journal Article"&gt;17&lt;/ref-type&gt;&lt;contributors&gt;&lt;authors&gt;&lt;author&gt;Drozdovska, S. B.&lt;/author&gt;&lt;author&gt;Dosenko, V. E.&lt;/author&gt;&lt;author&gt;Ahmetov,, II&lt;/author&gt;&lt;author&gt;Ilyin, V. N.&lt;/author&gt;&lt;/authors&gt;&lt;/contributors&gt;&lt;auth-address&gt;National University of Physical Education and Sports of Ukraine, Department of Sport Biology, Kiev, Ukraine.&amp;#xD;Bogomoletz Institute of Physiology of the National Academy of Sciences of Ukraine, Sector of Molecular Physiology, Kiev, Ukraine.&amp;#xD;Volga Region State Academy of Physical Culture, Sport and Tourism, Sport Technology Education Research Laboratory, Kazan, Russia.&lt;/auth-address&gt;&lt;titles&gt;&lt;title&gt;The association of gene polymorphisms with athlete status in ukrainians&lt;/title&gt;&lt;secondary-title&gt;Biol Sport&lt;/secondary-title&gt;&lt;/titles&gt;&lt;periodical&gt;&lt;full-title&gt;Biol Sport&lt;/full-title&gt;&lt;/periodical&gt;&lt;pages&gt;163-7&lt;/pages&gt;&lt;volume&gt;30&lt;/volume&gt;&lt;number&gt;3&lt;/number&gt;&lt;edition&gt;2014/04/20&lt;/edition&gt;&lt;keywords&gt;&lt;keyword&gt;athletic performance&lt;/keyword&gt;&lt;keyword&gt;gene polymorphisms&lt;/keyword&gt;&lt;keyword&gt;genetic markers&lt;/keyword&gt;&lt;keyword&gt;sport selection&lt;/keyword&gt;&lt;/keywords&gt;&lt;dates&gt;&lt;year&gt;2013&lt;/year&gt;&lt;pub-dates&gt;&lt;date&gt;Sep&lt;/date&gt;&lt;/pub-dates&gt;&lt;/dates&gt;&lt;isbn&gt;0860-021X (Print)&amp;#xD;2083-1862 (Electronic)&amp;#xD;0860-021X (Linking)&lt;/isbn&gt;&lt;accession-num&gt;24744483&lt;/accession-num&gt;&lt;urls&gt;&lt;related-urls&gt;&lt;url&gt;https://www.ncbi.nlm.nih.gov/pubmed/24744483&lt;/url&gt;&lt;/related-urls&gt;&lt;/urls&gt;&lt;custom2&gt;PMC3944573&lt;/custom2&gt;&lt;electronic-resource-num&gt;10.5604/20831862.1059168&lt;/electronic-resource-num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7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6737CA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Drozdovska et al.</w:t>
            </w:r>
          </w:p>
        </w:tc>
        <w:tc>
          <w:tcPr>
            <w:tcW w:w="281" w:type="pct"/>
            <w:hideMark/>
          </w:tcPr>
          <w:p w14:paraId="7782A7C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399" w:type="pct"/>
            <w:hideMark/>
          </w:tcPr>
          <w:p w14:paraId="6A6A65B6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3</w:t>
            </w:r>
          </w:p>
        </w:tc>
        <w:tc>
          <w:tcPr>
            <w:tcW w:w="281" w:type="pct"/>
            <w:hideMark/>
          </w:tcPr>
          <w:p w14:paraId="0ECCE5C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71</w:t>
            </w:r>
          </w:p>
        </w:tc>
        <w:tc>
          <w:tcPr>
            <w:tcW w:w="281" w:type="pct"/>
            <w:hideMark/>
          </w:tcPr>
          <w:p w14:paraId="659834B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281" w:type="pct"/>
            <w:hideMark/>
          </w:tcPr>
          <w:p w14:paraId="1B2B7BD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2</w:t>
            </w:r>
          </w:p>
        </w:tc>
        <w:tc>
          <w:tcPr>
            <w:tcW w:w="305" w:type="pct"/>
            <w:hideMark/>
          </w:tcPr>
          <w:p w14:paraId="6E3AD0C0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5</w:t>
            </w:r>
          </w:p>
        </w:tc>
        <w:tc>
          <w:tcPr>
            <w:tcW w:w="305" w:type="pct"/>
            <w:hideMark/>
          </w:tcPr>
          <w:p w14:paraId="61675A4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3</w:t>
            </w:r>
          </w:p>
        </w:tc>
        <w:tc>
          <w:tcPr>
            <w:tcW w:w="305" w:type="pct"/>
            <w:hideMark/>
          </w:tcPr>
          <w:p w14:paraId="54FFFBE3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519" w:type="pct"/>
            <w:hideMark/>
          </w:tcPr>
          <w:p w14:paraId="7B6F0AFA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2</w:t>
            </w:r>
          </w:p>
        </w:tc>
        <w:tc>
          <w:tcPr>
            <w:tcW w:w="420" w:type="pct"/>
            <w:hideMark/>
          </w:tcPr>
          <w:p w14:paraId="6E051F0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5144CEE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ACC97C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nited Kingdom</w:t>
            </w:r>
          </w:p>
        </w:tc>
        <w:tc>
          <w:tcPr>
            <w:tcW w:w="470" w:type="pct"/>
            <w:hideMark/>
          </w:tcPr>
          <w:p w14:paraId="55E7C2B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ZWhvZTwvQXV0aG9yPjxZZWFyPjE5OTk8L1llYXI+PFJl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ZWhvZTwvQXV0aG9yPjxZZWFyPjE5OTk8L1llYXI+PFJl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8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37252E3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ehoe et al.</w:t>
            </w:r>
          </w:p>
        </w:tc>
        <w:tc>
          <w:tcPr>
            <w:tcW w:w="281" w:type="pct"/>
            <w:hideMark/>
          </w:tcPr>
          <w:p w14:paraId="286A97A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99</w:t>
            </w:r>
          </w:p>
        </w:tc>
        <w:tc>
          <w:tcPr>
            <w:tcW w:w="399" w:type="pct"/>
            <w:hideMark/>
          </w:tcPr>
          <w:p w14:paraId="1C488077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86</w:t>
            </w:r>
          </w:p>
        </w:tc>
        <w:tc>
          <w:tcPr>
            <w:tcW w:w="281" w:type="pct"/>
            <w:hideMark/>
          </w:tcPr>
          <w:p w14:paraId="247521C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89</w:t>
            </w:r>
          </w:p>
        </w:tc>
        <w:tc>
          <w:tcPr>
            <w:tcW w:w="281" w:type="pct"/>
            <w:hideMark/>
          </w:tcPr>
          <w:p w14:paraId="3C9ECE1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0</w:t>
            </w:r>
          </w:p>
        </w:tc>
        <w:tc>
          <w:tcPr>
            <w:tcW w:w="281" w:type="pct"/>
            <w:hideMark/>
          </w:tcPr>
          <w:p w14:paraId="3355955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305" w:type="pct"/>
            <w:hideMark/>
          </w:tcPr>
          <w:p w14:paraId="754FC30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0FFB121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2DF17E6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519" w:type="pct"/>
            <w:hideMark/>
          </w:tcPr>
          <w:p w14:paraId="248A2568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420" w:type="pct"/>
            <w:hideMark/>
          </w:tcPr>
          <w:p w14:paraId="62C9DC4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5DFEA035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6D84F0F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nited Kingdom</w:t>
            </w:r>
          </w:p>
        </w:tc>
        <w:tc>
          <w:tcPr>
            <w:tcW w:w="470" w:type="pct"/>
            <w:hideMark/>
          </w:tcPr>
          <w:p w14:paraId="535DAB0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ZWF2bmV5PC9BdXRob3I+PFllYXI+MjAwMDwvWWVhcj48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LZWF2bmV5PC9BdXRob3I+PFllYXI+MjAwMDwvWWVhcj48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89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4B76BDF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eavney et al.</w:t>
            </w:r>
          </w:p>
        </w:tc>
        <w:tc>
          <w:tcPr>
            <w:tcW w:w="281" w:type="pct"/>
            <w:hideMark/>
          </w:tcPr>
          <w:p w14:paraId="2562ED8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0</w:t>
            </w:r>
          </w:p>
        </w:tc>
        <w:tc>
          <w:tcPr>
            <w:tcW w:w="399" w:type="pct"/>
            <w:hideMark/>
          </w:tcPr>
          <w:p w14:paraId="5F3EEF04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934</w:t>
            </w:r>
          </w:p>
        </w:tc>
        <w:tc>
          <w:tcPr>
            <w:tcW w:w="281" w:type="pct"/>
            <w:hideMark/>
          </w:tcPr>
          <w:p w14:paraId="0C64554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17</w:t>
            </w:r>
          </w:p>
        </w:tc>
        <w:tc>
          <w:tcPr>
            <w:tcW w:w="281" w:type="pct"/>
            <w:hideMark/>
          </w:tcPr>
          <w:p w14:paraId="0028630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980</w:t>
            </w:r>
          </w:p>
        </w:tc>
        <w:tc>
          <w:tcPr>
            <w:tcW w:w="281" w:type="pct"/>
            <w:hideMark/>
          </w:tcPr>
          <w:p w14:paraId="286CD6E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637</w:t>
            </w:r>
          </w:p>
        </w:tc>
        <w:tc>
          <w:tcPr>
            <w:tcW w:w="305" w:type="pct"/>
            <w:hideMark/>
          </w:tcPr>
          <w:p w14:paraId="727CDB9E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hideMark/>
          </w:tcPr>
          <w:p w14:paraId="3B022F1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05" w:type="pct"/>
            <w:hideMark/>
          </w:tcPr>
          <w:p w14:paraId="5DD648F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8</w:t>
            </w:r>
          </w:p>
        </w:tc>
        <w:tc>
          <w:tcPr>
            <w:tcW w:w="519" w:type="pct"/>
            <w:hideMark/>
          </w:tcPr>
          <w:p w14:paraId="00BA3F5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420" w:type="pct"/>
            <w:hideMark/>
          </w:tcPr>
          <w:p w14:paraId="041CC00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6CAC405C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C54FF49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nited Kingdom</w:t>
            </w:r>
          </w:p>
        </w:tc>
        <w:tc>
          <w:tcPr>
            <w:tcW w:w="470" w:type="pct"/>
            <w:hideMark/>
          </w:tcPr>
          <w:p w14:paraId="33D24892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dGVlZHM8L0F1dGhvcj48WWVhcj4yMDAxPC9ZZWFyPjxS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TdGVlZHM8L0F1dGhvcj48WWVhcj4yMDAxPC9ZZWFyPjxS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90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2536D39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Steeds et al.</w:t>
            </w:r>
          </w:p>
        </w:tc>
        <w:tc>
          <w:tcPr>
            <w:tcW w:w="281" w:type="pct"/>
            <w:hideMark/>
          </w:tcPr>
          <w:p w14:paraId="43603DC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1</w:t>
            </w:r>
          </w:p>
        </w:tc>
        <w:tc>
          <w:tcPr>
            <w:tcW w:w="399" w:type="pct"/>
            <w:hideMark/>
          </w:tcPr>
          <w:p w14:paraId="5E2F6AD6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07</w:t>
            </w:r>
          </w:p>
        </w:tc>
        <w:tc>
          <w:tcPr>
            <w:tcW w:w="281" w:type="pct"/>
            <w:hideMark/>
          </w:tcPr>
          <w:p w14:paraId="5C2288A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281" w:type="pct"/>
            <w:hideMark/>
          </w:tcPr>
          <w:p w14:paraId="33E0701D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7</w:t>
            </w:r>
          </w:p>
        </w:tc>
        <w:tc>
          <w:tcPr>
            <w:tcW w:w="281" w:type="pct"/>
            <w:hideMark/>
          </w:tcPr>
          <w:p w14:paraId="4439EA6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8</w:t>
            </w:r>
          </w:p>
        </w:tc>
        <w:tc>
          <w:tcPr>
            <w:tcW w:w="305" w:type="pct"/>
            <w:hideMark/>
          </w:tcPr>
          <w:p w14:paraId="7CE1E0B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hideMark/>
          </w:tcPr>
          <w:p w14:paraId="00766C8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5A2F2D2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1</w:t>
            </w:r>
          </w:p>
        </w:tc>
        <w:tc>
          <w:tcPr>
            <w:tcW w:w="519" w:type="pct"/>
            <w:hideMark/>
          </w:tcPr>
          <w:p w14:paraId="5EE4C38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420" w:type="pct"/>
            <w:hideMark/>
          </w:tcPr>
          <w:p w14:paraId="092F0A5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05AB91FA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72DEF5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nited Kingdom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28431E3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31EA0BE1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7AD6748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10423FCF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6827</w:t>
            </w:r>
          </w:p>
          <w:p w14:paraId="5896A1F8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25D082A8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4B313F8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B5EBF03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3CD2ACEF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7941144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50B4D91D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44FA1336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420" w:type="pct"/>
            <w:hideMark/>
          </w:tcPr>
          <w:p w14:paraId="48BFEB1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1DA95751" w14:textId="77777777" w:rsidTr="0073253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220BE08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ruguay</w:t>
            </w:r>
          </w:p>
        </w:tc>
        <w:tc>
          <w:tcPr>
            <w:tcW w:w="470" w:type="pct"/>
            <w:hideMark/>
          </w:tcPr>
          <w:p w14:paraId="3CB0E06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IaWRhbGdvPC9BdXRob3I+PFllYXI+MjAxNDwvWWVhcj48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IaWRhbGdvPC9BdXRob3I+PFllYXI+MjAxNDwvWWVhcj48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91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689C9418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Hidalgo et al.</w:t>
            </w:r>
          </w:p>
        </w:tc>
        <w:tc>
          <w:tcPr>
            <w:tcW w:w="281" w:type="pct"/>
            <w:hideMark/>
          </w:tcPr>
          <w:p w14:paraId="59EA590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399" w:type="pct"/>
            <w:hideMark/>
          </w:tcPr>
          <w:p w14:paraId="0E662222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81" w:type="pct"/>
            <w:hideMark/>
          </w:tcPr>
          <w:p w14:paraId="7F383BDA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2B5D21A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281" w:type="pct"/>
            <w:hideMark/>
          </w:tcPr>
          <w:p w14:paraId="2EE1602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1733B45B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359AD343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305" w:type="pct"/>
            <w:hideMark/>
          </w:tcPr>
          <w:p w14:paraId="0FA780C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NA</w:t>
            </w:r>
          </w:p>
        </w:tc>
        <w:tc>
          <w:tcPr>
            <w:tcW w:w="519" w:type="pct"/>
            <w:hideMark/>
          </w:tcPr>
          <w:p w14:paraId="2803A75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420" w:type="pct"/>
            <w:hideMark/>
          </w:tcPr>
          <w:p w14:paraId="2F384B3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65DDE5A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048780F7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470" w:type="pct"/>
            <w:hideMark/>
          </w:tcPr>
          <w:p w14:paraId="5D6B429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Miners&lt;/Author&gt;&lt;Year&gt;2009&lt;/Year&gt;&lt;RecNum&gt;86&lt;/RecNum&gt;&lt;DisplayText&gt;[92]&lt;/DisplayText&gt;&lt;record&gt;&lt;rec-number&gt;86&lt;/rec-number&gt;&lt;foreign-keys&gt;&lt;key app="EN" db-id="rzpr9e2sr5w0vteprpyxfd2if9a9f0r2z2va" timestamp="1708499772"&gt;86&lt;/key&gt;&lt;/foreign-keys&gt;&lt;ref-type name="Journal Article"&gt;17&lt;/ref-type&gt;&lt;contributors&gt;&lt;authors&gt;&lt;author&gt;Miners, S.&lt;/author&gt;&lt;author&gt;Ashby, E.&lt;/author&gt;&lt;author&gt;Baig, S.&lt;/author&gt;&lt;author&gt;Harrison, R.&lt;/author&gt;&lt;author&gt;Tayler, H.&lt;/author&gt;&lt;author&gt;Speedy, E.&lt;/author&gt;&lt;author&gt;Prince, J. A.&lt;/author&gt;&lt;author&gt;Love, S.&lt;/author&gt;&lt;author&gt;Kehoe, P. G.&lt;/author&gt;&lt;/authors&gt;&lt;/contributors&gt;&lt;titles&gt;&lt;title&gt;Angiotensin-converting enzyme levels and activity in Alzheimer&amp;apos;s disease: differences in brain and CSF ACE and association with ACE1 genotypes&lt;/title&gt;&lt;secondary-title&gt;Am J Transl Res&lt;/secondary-title&gt;&lt;/titles&gt;&lt;periodical&gt;&lt;full-title&gt;Am J Transl Res&lt;/full-title&gt;&lt;/periodical&gt;&lt;pages&gt;163-77&lt;/pages&gt;&lt;volume&gt;1&lt;/volume&gt;&lt;number&gt;2&lt;/number&gt;&lt;edition&gt;2009/12/04&lt;/edition&gt;&lt;keywords&gt;&lt;keyword&gt;Ace1&lt;/keyword&gt;&lt;keyword&gt;Alzheimer&amp;apos;s disease&lt;/keyword&gt;&lt;keyword&gt;Angiotensin-converting enzyme&lt;/keyword&gt;&lt;keyword&gt;Braak stage&lt;/keyword&gt;&lt;keyword&gt;cerebrospinal fluid&lt;/keyword&gt;&lt;keyword&gt;enzyme activity&lt;/keyword&gt;&lt;keyword&gt;neuron-specific enolase&lt;/keyword&gt;&lt;/keywords&gt;&lt;dates&gt;&lt;year&gt;2009&lt;/year&gt;&lt;pub-dates&gt;&lt;date&gt;Jan 18&lt;/date&gt;&lt;/pub-dates&gt;&lt;/dates&gt;&lt;isbn&gt;1943-8141 (Electronic)&amp;#xD;1943-8141 (Linking)&lt;/isbn&gt;&lt;accession-num&gt;19956428&lt;/accession-num&gt;&lt;urls&gt;&lt;related-urls&gt;&lt;url&gt;https://www.ncbi.nlm.nih.gov/pubmed/19956428&lt;/url&gt;&lt;/related-urls&gt;&lt;/urls&gt;&lt;custom2&gt;PMC2776311&lt;/custom2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92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76E6AA4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Miners et al.</w:t>
            </w:r>
          </w:p>
        </w:tc>
        <w:tc>
          <w:tcPr>
            <w:tcW w:w="281" w:type="pct"/>
            <w:hideMark/>
          </w:tcPr>
          <w:p w14:paraId="0A1EE5D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399" w:type="pct"/>
            <w:hideMark/>
          </w:tcPr>
          <w:p w14:paraId="5E655687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281" w:type="pct"/>
            <w:hideMark/>
          </w:tcPr>
          <w:p w14:paraId="70B573E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0</w:t>
            </w:r>
          </w:p>
        </w:tc>
        <w:tc>
          <w:tcPr>
            <w:tcW w:w="281" w:type="pct"/>
            <w:hideMark/>
          </w:tcPr>
          <w:p w14:paraId="7C2D20B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9</w:t>
            </w:r>
          </w:p>
        </w:tc>
        <w:tc>
          <w:tcPr>
            <w:tcW w:w="281" w:type="pct"/>
            <w:hideMark/>
          </w:tcPr>
          <w:p w14:paraId="6A4DE42D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5" w:type="pct"/>
            <w:hideMark/>
          </w:tcPr>
          <w:p w14:paraId="4937736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05" w:type="pct"/>
            <w:hideMark/>
          </w:tcPr>
          <w:p w14:paraId="6F5232B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305" w:type="pct"/>
            <w:hideMark/>
          </w:tcPr>
          <w:p w14:paraId="3F6FA41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519" w:type="pct"/>
            <w:hideMark/>
          </w:tcPr>
          <w:p w14:paraId="38F5EC1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4</w:t>
            </w:r>
          </w:p>
        </w:tc>
        <w:tc>
          <w:tcPr>
            <w:tcW w:w="420" w:type="pct"/>
            <w:hideMark/>
          </w:tcPr>
          <w:p w14:paraId="4D6E952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20F4C2D4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7A27F7F6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lastRenderedPageBreak/>
              <w:t>Uzbekistan</w:t>
            </w:r>
          </w:p>
        </w:tc>
        <w:tc>
          <w:tcPr>
            <w:tcW w:w="470" w:type="pct"/>
            <w:hideMark/>
          </w:tcPr>
          <w:p w14:paraId="6A608D5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Bakhtiyarova&lt;/Author&gt;&lt;Year&gt;2014&lt;/Year&gt;&lt;RecNum&gt;94&lt;/RecNum&gt;&lt;DisplayText&gt;[93]&lt;/DisplayText&gt;&lt;record&gt;&lt;rec-number&gt;94&lt;/rec-number&gt;&lt;foreign-keys&gt;&lt;key app="EN" db-id="rzpr9e2sr5w0vteprpyxfd2if9a9f0r2z2va" timestamp="1708529365"&gt;94&lt;/key&gt;&lt;/foreign-keys&gt;&lt;ref-type name="Journal Article"&gt;17&lt;/ref-type&gt;&lt;contributors&gt;&lt;authors&gt;&lt;author&gt;Bakhtiyarova, G. K.&lt;/author&gt;&lt;author&gt;Babayeva, A. S.&lt;/author&gt;&lt;/authors&gt;&lt;/contributors&gt;&lt;titles&gt;&lt;title&gt;I/D Polymorphism of the ACE Gene in Kazakh Origin Patients with Mitral Heart Disease&lt;/title&gt;&lt;secondary-title&gt;Cukurova Med J&lt;/secondary-title&gt;&lt;/titles&gt;&lt;periodical&gt;&lt;full-title&gt;Cukurova Med J&lt;/full-title&gt;&lt;/periodical&gt;&lt;pages&gt;848-854&lt;/pages&gt;&lt;volume&gt;39&lt;/volume&gt;&lt;number&gt;4&lt;/number&gt;&lt;dates&gt;&lt;year&gt;2014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93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51ABE30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Bakhtiyarova et al.</w:t>
            </w:r>
          </w:p>
        </w:tc>
        <w:tc>
          <w:tcPr>
            <w:tcW w:w="281" w:type="pct"/>
            <w:hideMark/>
          </w:tcPr>
          <w:p w14:paraId="3DFEF5C7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399" w:type="pct"/>
            <w:hideMark/>
          </w:tcPr>
          <w:p w14:paraId="7927B1ED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0</w:t>
            </w:r>
          </w:p>
        </w:tc>
        <w:tc>
          <w:tcPr>
            <w:tcW w:w="281" w:type="pct"/>
            <w:hideMark/>
          </w:tcPr>
          <w:p w14:paraId="02E1BAC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81" w:type="pct"/>
            <w:hideMark/>
          </w:tcPr>
          <w:p w14:paraId="28C60FB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81" w:type="pct"/>
            <w:hideMark/>
          </w:tcPr>
          <w:p w14:paraId="5155F9F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2</w:t>
            </w:r>
          </w:p>
        </w:tc>
        <w:tc>
          <w:tcPr>
            <w:tcW w:w="305" w:type="pct"/>
            <w:hideMark/>
          </w:tcPr>
          <w:p w14:paraId="6A6417D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7</w:t>
            </w:r>
          </w:p>
        </w:tc>
        <w:tc>
          <w:tcPr>
            <w:tcW w:w="305" w:type="pct"/>
            <w:hideMark/>
          </w:tcPr>
          <w:p w14:paraId="1CF4083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3</w:t>
            </w:r>
          </w:p>
        </w:tc>
        <w:tc>
          <w:tcPr>
            <w:tcW w:w="305" w:type="pct"/>
            <w:hideMark/>
          </w:tcPr>
          <w:p w14:paraId="58EB459F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</w:t>
            </w:r>
          </w:p>
        </w:tc>
        <w:tc>
          <w:tcPr>
            <w:tcW w:w="519" w:type="pct"/>
            <w:hideMark/>
          </w:tcPr>
          <w:p w14:paraId="54DACE56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8</w:t>
            </w:r>
          </w:p>
        </w:tc>
        <w:tc>
          <w:tcPr>
            <w:tcW w:w="420" w:type="pct"/>
            <w:hideMark/>
          </w:tcPr>
          <w:p w14:paraId="692A9075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0.0006</w:t>
            </w:r>
          </w:p>
        </w:tc>
      </w:tr>
      <w:tr w:rsidR="00B22CB3" w:rsidRPr="00463C32" w14:paraId="6A07DE26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8E30F30" w14:textId="77777777" w:rsidR="00B22CB3" w:rsidRPr="007558CC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7558CC">
              <w:rPr>
                <w:rFonts w:ascii="Helvetica Neue" w:hAnsi="Helvetica Neue"/>
                <w:color w:val="000000"/>
                <w:sz w:val="20"/>
                <w:szCs w:val="20"/>
              </w:rPr>
              <w:t>Uzbekistan</w:t>
            </w:r>
          </w:p>
        </w:tc>
        <w:tc>
          <w:tcPr>
            <w:tcW w:w="470" w:type="pct"/>
            <w:hideMark/>
          </w:tcPr>
          <w:p w14:paraId="69CA8BE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an&lt;/Author&gt;&lt;Year&gt;2012&lt;/Year&gt;&lt;RecNum&gt;95&lt;/RecNum&gt;&lt;DisplayText&gt;[94]&lt;/DisplayText&gt;&lt;record&gt;&lt;rec-number&gt;95&lt;/rec-number&gt;&lt;foreign-keys&gt;&lt;key app="EN" db-id="rzpr9e2sr5w0vteprpyxfd2if9a9f0r2z2va" timestamp="1708529857"&gt;95&lt;/key&gt;&lt;/foreign-keys&gt;&lt;ref-type name="Journal Article"&gt;17&lt;/ref-type&gt;&lt;contributors&gt;&lt;authors&gt;&lt;author&gt;Kan, L. E.&lt;/author&gt;&lt;author&gt;Bekmetova, F. M.&lt;/author&gt;&lt;author&gt;Kurbanov, R. D.&lt;/author&gt;&lt;author&gt;Shek, A. B.&lt;/author&gt;&lt;/authors&gt;&lt;/contributors&gt;&lt;titles&gt;&lt;title&gt;Features of Distribution I/D Polymorphous Marker of ace Gene in Patients of Uzbek Nationality with Unstable Angina and Coronary Heart Disease in Family History&lt;/title&gt;&lt;secondary-title&gt;Liki Ukraini Plus&lt;/secondary-title&gt;&lt;/titles&gt;&lt;periodical&gt;&lt;full-title&gt;Liki Ukraini Plus&lt;/full-title&gt;&lt;/periodical&gt;&lt;pages&gt;33-36&lt;/pages&gt;&lt;volume&gt;3-4&lt;/volume&gt;&lt;number&gt;11-12&lt;/number&gt;&lt;dates&gt;&lt;year&gt;2012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9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1A6663E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an et al.</w:t>
            </w:r>
          </w:p>
        </w:tc>
        <w:tc>
          <w:tcPr>
            <w:tcW w:w="281" w:type="pct"/>
            <w:hideMark/>
          </w:tcPr>
          <w:p w14:paraId="651465B8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399" w:type="pct"/>
            <w:hideMark/>
          </w:tcPr>
          <w:p w14:paraId="5A8F2FE4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281" w:type="pct"/>
            <w:hideMark/>
          </w:tcPr>
          <w:p w14:paraId="422D14D2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81" w:type="pct"/>
            <w:hideMark/>
          </w:tcPr>
          <w:p w14:paraId="568491B5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81" w:type="pct"/>
            <w:hideMark/>
          </w:tcPr>
          <w:p w14:paraId="36D6A94B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5</w:t>
            </w:r>
          </w:p>
        </w:tc>
        <w:tc>
          <w:tcPr>
            <w:tcW w:w="305" w:type="pct"/>
            <w:hideMark/>
          </w:tcPr>
          <w:p w14:paraId="6429623C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7</w:t>
            </w:r>
          </w:p>
        </w:tc>
        <w:tc>
          <w:tcPr>
            <w:tcW w:w="305" w:type="pct"/>
            <w:hideMark/>
          </w:tcPr>
          <w:p w14:paraId="22AA7649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2</w:t>
            </w:r>
          </w:p>
        </w:tc>
        <w:tc>
          <w:tcPr>
            <w:tcW w:w="305" w:type="pct"/>
            <w:hideMark/>
          </w:tcPr>
          <w:p w14:paraId="008883DF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1</w:t>
            </w:r>
          </w:p>
        </w:tc>
        <w:tc>
          <w:tcPr>
            <w:tcW w:w="519" w:type="pct"/>
            <w:hideMark/>
          </w:tcPr>
          <w:p w14:paraId="1037C214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8</w:t>
            </w:r>
          </w:p>
        </w:tc>
        <w:tc>
          <w:tcPr>
            <w:tcW w:w="420" w:type="pct"/>
            <w:hideMark/>
          </w:tcPr>
          <w:p w14:paraId="461D385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789CE7C3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4AE24D4B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zbekistan</w:t>
            </w:r>
          </w:p>
        </w:tc>
        <w:tc>
          <w:tcPr>
            <w:tcW w:w="470" w:type="pct"/>
            <w:hideMark/>
          </w:tcPr>
          <w:p w14:paraId="66BC08E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&lt;EndNote&gt;&lt;Cite&gt;&lt;Author&gt;Khitrinskaya&lt;/Author&gt;&lt;Year&gt;2003&lt;/Year&gt;&lt;RecNum&gt;91&lt;/RecNum&gt;&lt;DisplayText&gt;[54]&lt;/DisplayText&gt;&lt;record&gt;&lt;rec-number&gt;91&lt;/rec-number&gt;&lt;foreign-keys&gt;&lt;key app="EN" db-id="rzpr9e2sr5w0vteprpyxfd2if9a9f0r2z2va" timestamp="1708528016"&gt;91&lt;/key&gt;&lt;/foreign-keys&gt;&lt;ref-type name="Journal Article"&gt;17&lt;/ref-type&gt;&lt;contributors&gt;&lt;authors&gt;&lt;author&gt;Khitrinskaya, I. Yu.&lt;/author&gt;&lt;author&gt;Stepanov, V. A.&lt;/author&gt;&lt;author&gt;Puzyrev, V. P.&lt;/author&gt;&lt;author&gt;Spiridonova, M. G.&lt;/author&gt;&lt;author&gt;Voevoda, M. I.&lt;/author&gt;&lt;/authors&gt;&lt;/contributors&gt;&lt;titles&gt;&lt;title&gt;Genetic Differentiation of the Population of Central Asia Inferred from Autosomal Markers&lt;/title&gt;&lt;secondary-title&gt;Russian J Gen&lt;/secondary-title&gt;&lt;/titles&gt;&lt;periodical&gt;&lt;full-title&gt;Russian J Gen&lt;/full-title&gt;&lt;/periodical&gt;&lt;pages&gt;1175–1183&lt;/pages&gt;&lt;volume&gt;39&lt;/volume&gt;&lt;number&gt;10&lt;/number&gt;&lt;dates&gt;&lt;year&gt;2003&lt;/year&gt;&lt;/dates&gt;&lt;urls&gt;&lt;/urls&gt;&lt;/record&gt;&lt;/Cite&gt;&lt;/EndNote&gt;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54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56ADFA14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Khitrinskaya et al.</w:t>
            </w:r>
          </w:p>
        </w:tc>
        <w:tc>
          <w:tcPr>
            <w:tcW w:w="281" w:type="pct"/>
            <w:hideMark/>
          </w:tcPr>
          <w:p w14:paraId="6B5FB6A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3</w:t>
            </w:r>
          </w:p>
        </w:tc>
        <w:tc>
          <w:tcPr>
            <w:tcW w:w="399" w:type="pct"/>
            <w:hideMark/>
          </w:tcPr>
          <w:p w14:paraId="51EEA890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81" w:type="pct"/>
            <w:hideMark/>
          </w:tcPr>
          <w:p w14:paraId="4BC5873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8</w:t>
            </w:r>
          </w:p>
        </w:tc>
        <w:tc>
          <w:tcPr>
            <w:tcW w:w="281" w:type="pct"/>
            <w:hideMark/>
          </w:tcPr>
          <w:p w14:paraId="73E1EA5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81" w:type="pct"/>
            <w:hideMark/>
          </w:tcPr>
          <w:p w14:paraId="3CE86B91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9</w:t>
            </w:r>
          </w:p>
        </w:tc>
        <w:tc>
          <w:tcPr>
            <w:tcW w:w="305" w:type="pct"/>
            <w:hideMark/>
          </w:tcPr>
          <w:p w14:paraId="3B7370A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39</w:t>
            </w:r>
          </w:p>
        </w:tc>
        <w:tc>
          <w:tcPr>
            <w:tcW w:w="305" w:type="pct"/>
            <w:hideMark/>
          </w:tcPr>
          <w:p w14:paraId="56B6258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1</w:t>
            </w:r>
          </w:p>
        </w:tc>
        <w:tc>
          <w:tcPr>
            <w:tcW w:w="305" w:type="pct"/>
            <w:hideMark/>
          </w:tcPr>
          <w:p w14:paraId="24CAFBAC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</w:t>
            </w:r>
          </w:p>
        </w:tc>
        <w:tc>
          <w:tcPr>
            <w:tcW w:w="519" w:type="pct"/>
            <w:hideMark/>
          </w:tcPr>
          <w:p w14:paraId="1A25B57A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0</w:t>
            </w:r>
          </w:p>
        </w:tc>
        <w:tc>
          <w:tcPr>
            <w:tcW w:w="420" w:type="pct"/>
            <w:hideMark/>
          </w:tcPr>
          <w:p w14:paraId="33AFC171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  <w:tr w:rsidR="00B22CB3" w:rsidRPr="00463C32" w14:paraId="464F1EC7" w14:textId="77777777" w:rsidTr="007325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36740A45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Uzbekistan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t xml:space="preserve"> total</w:t>
            </w:r>
          </w:p>
        </w:tc>
        <w:tc>
          <w:tcPr>
            <w:tcW w:w="470" w:type="pct"/>
            <w:hideMark/>
          </w:tcPr>
          <w:p w14:paraId="1CBAB83C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  <w:tc>
          <w:tcPr>
            <w:tcW w:w="586" w:type="pct"/>
            <w:hideMark/>
          </w:tcPr>
          <w:p w14:paraId="423A8DFE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5B662BF4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99" w:type="pct"/>
            <w:hideMark/>
          </w:tcPr>
          <w:p w14:paraId="79B111F1" w14:textId="77777777" w:rsidR="00B22CB3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t>151</w:t>
            </w:r>
          </w:p>
          <w:p w14:paraId="190A56BF" w14:textId="77777777" w:rsidR="00B22CB3" w:rsidRPr="00463C32" w:rsidRDefault="00B22CB3" w:rsidP="00B22CB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3CAE8B2B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F1DC9CA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81" w:type="pct"/>
            <w:hideMark/>
          </w:tcPr>
          <w:p w14:paraId="04D303B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2E41E882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31818E15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05" w:type="pct"/>
            <w:hideMark/>
          </w:tcPr>
          <w:p w14:paraId="523480B6" w14:textId="77777777" w:rsidR="00B22CB3" w:rsidRPr="00463C32" w:rsidRDefault="00B22CB3" w:rsidP="007325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9" w:type="pct"/>
            <w:hideMark/>
          </w:tcPr>
          <w:p w14:paraId="433AB217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6</w:t>
            </w:r>
          </w:p>
        </w:tc>
        <w:tc>
          <w:tcPr>
            <w:tcW w:w="420" w:type="pct"/>
            <w:hideMark/>
          </w:tcPr>
          <w:p w14:paraId="3DCEEC61" w14:textId="77777777" w:rsidR="00B22CB3" w:rsidRPr="00463C32" w:rsidRDefault="00B22CB3" w:rsidP="007325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</w:p>
        </w:tc>
      </w:tr>
      <w:tr w:rsidR="00B22CB3" w:rsidRPr="00463C32" w14:paraId="7AD517D1" w14:textId="77777777" w:rsidTr="00732538">
        <w:trPr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pct"/>
            <w:hideMark/>
          </w:tcPr>
          <w:p w14:paraId="645C9474" w14:textId="77777777" w:rsidR="00B22CB3" w:rsidRPr="00463C32" w:rsidRDefault="00B22CB3" w:rsidP="00732538">
            <w:pPr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Vietnam</w:t>
            </w:r>
          </w:p>
        </w:tc>
        <w:tc>
          <w:tcPr>
            <w:tcW w:w="470" w:type="pct"/>
            <w:hideMark/>
          </w:tcPr>
          <w:p w14:paraId="4EB8100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JdG95YW1hPC9BdXRob3I+PFllYXI+MjAwNDwvWWVhcj48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begin">
                <w:fldData xml:space="preserve">PEVuZE5vdGU+PENpdGU+PEF1dGhvcj5JdG95YW1hPC9BdXRob3I+PFllYXI+MjAwNDwvWWVhcj48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</w:fldData>
              </w:fldCha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Helvetica Neue" w:hAnsi="Helvetica Neue"/>
                <w:noProof/>
                <w:color w:val="000000"/>
                <w:sz w:val="20"/>
                <w:szCs w:val="20"/>
              </w:rPr>
              <w:t>[95]</w:t>
            </w:r>
            <w:r>
              <w:rPr>
                <w:rFonts w:ascii="Helvetica Neue" w:hAnsi="Helvetica Neue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86" w:type="pct"/>
            <w:hideMark/>
          </w:tcPr>
          <w:p w14:paraId="064B362F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Itoyama et al.</w:t>
            </w:r>
          </w:p>
        </w:tc>
        <w:tc>
          <w:tcPr>
            <w:tcW w:w="281" w:type="pct"/>
            <w:hideMark/>
          </w:tcPr>
          <w:p w14:paraId="0E6A5C8E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2003</w:t>
            </w:r>
          </w:p>
        </w:tc>
        <w:tc>
          <w:tcPr>
            <w:tcW w:w="399" w:type="pct"/>
            <w:hideMark/>
          </w:tcPr>
          <w:p w14:paraId="216D5EE6" w14:textId="77777777" w:rsidR="00B22CB3" w:rsidRPr="00463C32" w:rsidRDefault="00B22CB3" w:rsidP="00B22CB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281" w:type="pct"/>
            <w:hideMark/>
          </w:tcPr>
          <w:p w14:paraId="7BDE5094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9</w:t>
            </w:r>
          </w:p>
        </w:tc>
        <w:tc>
          <w:tcPr>
            <w:tcW w:w="281" w:type="pct"/>
            <w:hideMark/>
          </w:tcPr>
          <w:p w14:paraId="1AC6325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9</w:t>
            </w:r>
          </w:p>
        </w:tc>
        <w:tc>
          <w:tcPr>
            <w:tcW w:w="281" w:type="pct"/>
            <w:hideMark/>
          </w:tcPr>
          <w:p w14:paraId="408698D0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5</w:t>
            </w:r>
          </w:p>
        </w:tc>
        <w:tc>
          <w:tcPr>
            <w:tcW w:w="305" w:type="pct"/>
            <w:hideMark/>
          </w:tcPr>
          <w:p w14:paraId="06A12F8B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70A9A203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45</w:t>
            </w:r>
          </w:p>
        </w:tc>
        <w:tc>
          <w:tcPr>
            <w:tcW w:w="305" w:type="pct"/>
            <w:hideMark/>
          </w:tcPr>
          <w:p w14:paraId="36B947F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10</w:t>
            </w:r>
          </w:p>
        </w:tc>
        <w:tc>
          <w:tcPr>
            <w:tcW w:w="519" w:type="pct"/>
            <w:hideMark/>
          </w:tcPr>
          <w:p w14:paraId="7D0AF119" w14:textId="77777777" w:rsidR="00B22CB3" w:rsidRPr="00463C32" w:rsidRDefault="00B22CB3" w:rsidP="007325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68</w:t>
            </w:r>
          </w:p>
        </w:tc>
        <w:tc>
          <w:tcPr>
            <w:tcW w:w="420" w:type="pct"/>
            <w:hideMark/>
          </w:tcPr>
          <w:p w14:paraId="27D03D86" w14:textId="77777777" w:rsidR="00B22CB3" w:rsidRPr="00463C32" w:rsidRDefault="00B22CB3" w:rsidP="007325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 Neue" w:hAnsi="Helvetica Neue"/>
                <w:color w:val="000000"/>
                <w:sz w:val="20"/>
                <w:szCs w:val="20"/>
              </w:rPr>
            </w:pPr>
            <w:r w:rsidRPr="00463C32">
              <w:rPr>
                <w:rFonts w:ascii="Helvetica Neue" w:hAnsi="Helvetica Neue"/>
                <w:color w:val="000000"/>
                <w:sz w:val="20"/>
                <w:szCs w:val="20"/>
              </w:rPr>
              <w:t>ok</w:t>
            </w:r>
          </w:p>
        </w:tc>
      </w:tr>
    </w:tbl>
    <w:p w14:paraId="20207496" w14:textId="1F8E89B4" w:rsidR="00B22CB3" w:rsidRPr="00B22CB3" w:rsidRDefault="00B22CB3">
      <w:pPr>
        <w:rPr>
          <w:lang w:val="en-US"/>
        </w:rPr>
      </w:pPr>
      <w:r w:rsidRPr="00B22CB3">
        <w:rPr>
          <w:lang w:val="en-US"/>
        </w:rPr>
        <w:t>I – insertion; D – deletion; NA – not available in referred article</w:t>
      </w:r>
      <w:r w:rsidR="007558CC">
        <w:rPr>
          <w:lang w:val="en-US"/>
        </w:rPr>
        <w:t>.</w:t>
      </w:r>
    </w:p>
    <w:p w14:paraId="21AE280C" w14:textId="1D3D90FE" w:rsidR="00B22CB3" w:rsidRPr="00B22CB3" w:rsidRDefault="00B22CB3">
      <w:pPr>
        <w:rPr>
          <w:lang w:val="en-US"/>
        </w:rPr>
      </w:pPr>
      <w:r w:rsidRPr="00B22CB3">
        <w:rPr>
          <w:vertAlign w:val="superscript"/>
          <w:lang w:val="en-US"/>
        </w:rPr>
        <w:t>1</w:t>
      </w:r>
      <w:r w:rsidRPr="00B22CB3">
        <w:rPr>
          <w:lang w:val="en-US"/>
        </w:rPr>
        <w:t xml:space="preserve">HWE – Hardy-Weinberg equilibrium test; ok - </w:t>
      </w:r>
      <w:r w:rsidR="00B527FA">
        <w:rPr>
          <w:lang w:val="en-US"/>
        </w:rPr>
        <w:t>&gt;</w:t>
      </w:r>
      <w:r w:rsidRPr="00B22CB3">
        <w:rPr>
          <w:lang w:val="en-US"/>
        </w:rPr>
        <w:t>0.05</w:t>
      </w:r>
      <w:r>
        <w:rPr>
          <w:lang w:val="en-US"/>
        </w:rPr>
        <w:t>.</w:t>
      </w:r>
    </w:p>
    <w:p w14:paraId="12B0C915" w14:textId="77777777" w:rsidR="003C1E2F" w:rsidRPr="00F44DAF" w:rsidRDefault="003C1E2F">
      <w:pPr>
        <w:rPr>
          <w:rFonts w:ascii="Arial" w:hAnsi="Arial" w:cs="Arial"/>
          <w:sz w:val="22"/>
          <w:szCs w:val="22"/>
        </w:rPr>
      </w:pPr>
    </w:p>
    <w:p w14:paraId="0F003C24" w14:textId="77777777" w:rsidR="00B22CB3" w:rsidRPr="00B22CB3" w:rsidRDefault="003C1E2F" w:rsidP="00B22CB3">
      <w:pPr>
        <w:pStyle w:val="EndNoteBibliography"/>
        <w:ind w:left="720" w:hanging="720"/>
        <w:rPr>
          <w:noProof/>
        </w:rPr>
      </w:pPr>
      <w:r w:rsidRPr="00F44DAF">
        <w:rPr>
          <w:sz w:val="22"/>
          <w:szCs w:val="22"/>
        </w:rPr>
        <w:fldChar w:fldCharType="begin"/>
      </w:r>
      <w:r w:rsidRPr="00F44DAF">
        <w:rPr>
          <w:sz w:val="22"/>
          <w:szCs w:val="22"/>
        </w:rPr>
        <w:instrText xml:space="preserve"> ADDIN EN.REFLIST </w:instrText>
      </w:r>
      <w:r w:rsidRPr="00F44DAF">
        <w:rPr>
          <w:sz w:val="22"/>
          <w:szCs w:val="22"/>
        </w:rPr>
        <w:fldChar w:fldCharType="separate"/>
      </w:r>
      <w:r w:rsidR="00B22CB3" w:rsidRPr="00B22CB3">
        <w:rPr>
          <w:noProof/>
        </w:rPr>
        <w:t>1.</w:t>
      </w:r>
      <w:r w:rsidR="00B22CB3" w:rsidRPr="00B22CB3">
        <w:rPr>
          <w:noProof/>
        </w:rPr>
        <w:tab/>
        <w:t xml:space="preserve">Comas, D., et al., </w:t>
      </w:r>
      <w:r w:rsidR="00B22CB3" w:rsidRPr="00B22CB3">
        <w:rPr>
          <w:i/>
          <w:noProof/>
        </w:rPr>
        <w:t>Alu insertion polymorphisms in the Balkans and the origins of the Aromuns.</w:t>
      </w:r>
      <w:r w:rsidR="00B22CB3" w:rsidRPr="00B22CB3">
        <w:rPr>
          <w:noProof/>
        </w:rPr>
        <w:t xml:space="preserve"> Ann Hum Genet, 2004. </w:t>
      </w:r>
      <w:r w:rsidR="00B22CB3" w:rsidRPr="00B22CB3">
        <w:rPr>
          <w:b/>
          <w:noProof/>
        </w:rPr>
        <w:t>68</w:t>
      </w:r>
      <w:r w:rsidR="00B22CB3" w:rsidRPr="00B22CB3">
        <w:rPr>
          <w:noProof/>
        </w:rPr>
        <w:t>(Pt 2): p. 120-7.</w:t>
      </w:r>
    </w:p>
    <w:p w14:paraId="220691AC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.</w:t>
      </w:r>
      <w:r w:rsidRPr="00B22CB3">
        <w:rPr>
          <w:noProof/>
        </w:rPr>
        <w:tab/>
        <w:t xml:space="preserve">Jimenez, P.M., et al., </w:t>
      </w:r>
      <w:r w:rsidRPr="00B22CB3">
        <w:rPr>
          <w:i/>
          <w:noProof/>
        </w:rPr>
        <w:t>Association of ACE genotype and predominantly diastolic hypertension: a preliminary study.</w:t>
      </w:r>
      <w:r w:rsidRPr="00B22CB3">
        <w:rPr>
          <w:noProof/>
        </w:rPr>
        <w:t xml:space="preserve"> J Renin Angiotensin Aldosterone Syst, 2007. </w:t>
      </w:r>
      <w:r w:rsidRPr="00B22CB3">
        <w:rPr>
          <w:b/>
          <w:noProof/>
        </w:rPr>
        <w:t>8</w:t>
      </w:r>
      <w:r w:rsidRPr="00B22CB3">
        <w:rPr>
          <w:noProof/>
        </w:rPr>
        <w:t>(1): p. 42-4.</w:t>
      </w:r>
    </w:p>
    <w:p w14:paraId="6F72E4B9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.</w:t>
      </w:r>
      <w:r w:rsidRPr="00B22CB3">
        <w:rPr>
          <w:noProof/>
        </w:rPr>
        <w:tab/>
        <w:t xml:space="preserve">Romualdi, C., et al., </w:t>
      </w:r>
      <w:r w:rsidRPr="00B22CB3">
        <w:rPr>
          <w:i/>
          <w:noProof/>
        </w:rPr>
        <w:t>Patterns of human diversity, within and among continents, inferred from biallelic DNA polymorphisms.</w:t>
      </w:r>
      <w:r w:rsidRPr="00B22CB3">
        <w:rPr>
          <w:noProof/>
        </w:rPr>
        <w:t xml:space="preserve"> Genome Res, 2002. </w:t>
      </w:r>
      <w:r w:rsidRPr="00B22CB3">
        <w:rPr>
          <w:b/>
          <w:noProof/>
        </w:rPr>
        <w:t>12</w:t>
      </w:r>
      <w:r w:rsidRPr="00B22CB3">
        <w:rPr>
          <w:noProof/>
        </w:rPr>
        <w:t>(4): p. 602-12.</w:t>
      </w:r>
    </w:p>
    <w:p w14:paraId="2ACDF48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.</w:t>
      </w:r>
      <w:r w:rsidRPr="00B22CB3">
        <w:rPr>
          <w:noProof/>
        </w:rPr>
        <w:tab/>
        <w:t xml:space="preserve">Lea, R.A., et al., </w:t>
      </w:r>
      <w:r w:rsidRPr="00B22CB3">
        <w:rPr>
          <w:i/>
          <w:noProof/>
        </w:rPr>
        <w:t>Genetic variants of angiotensin converting enzyme and methylenetetrahydrofolate reductase may act in combination to increase migraine susceptibility.</w:t>
      </w:r>
      <w:r w:rsidRPr="00B22CB3">
        <w:rPr>
          <w:noProof/>
        </w:rPr>
        <w:t xml:space="preserve"> Brain Res Mol Brain Res, 2005. </w:t>
      </w:r>
      <w:r w:rsidRPr="00B22CB3">
        <w:rPr>
          <w:b/>
          <w:noProof/>
        </w:rPr>
        <w:t>136</w:t>
      </w:r>
      <w:r w:rsidRPr="00B22CB3">
        <w:rPr>
          <w:noProof/>
        </w:rPr>
        <w:t>(1-2): p. 112-7.</w:t>
      </w:r>
    </w:p>
    <w:p w14:paraId="41B1781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.</w:t>
      </w:r>
      <w:r w:rsidRPr="00B22CB3">
        <w:rPr>
          <w:noProof/>
        </w:rPr>
        <w:tab/>
        <w:t xml:space="preserve">Renner, W., et al., </w:t>
      </w:r>
      <w:r w:rsidRPr="00B22CB3">
        <w:rPr>
          <w:i/>
          <w:noProof/>
        </w:rPr>
        <w:t>The angiotensin-converting-enzyme insertion/deletion polymorphism is not a risk factor for peripheral arterial disease.</w:t>
      </w:r>
      <w:r w:rsidRPr="00B22CB3">
        <w:rPr>
          <w:noProof/>
        </w:rPr>
        <w:t xml:space="preserve"> Atherosclerosis, 2002. </w:t>
      </w:r>
      <w:r w:rsidRPr="00B22CB3">
        <w:rPr>
          <w:b/>
          <w:noProof/>
        </w:rPr>
        <w:t>165</w:t>
      </w:r>
      <w:r w:rsidRPr="00B22CB3">
        <w:rPr>
          <w:noProof/>
        </w:rPr>
        <w:t>(1): p. 175-8.</w:t>
      </w:r>
    </w:p>
    <w:p w14:paraId="7031233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.</w:t>
      </w:r>
      <w:r w:rsidRPr="00B22CB3">
        <w:rPr>
          <w:noProof/>
        </w:rPr>
        <w:tab/>
        <w:t xml:space="preserve">Hosen, M.B., et al., </w:t>
      </w:r>
      <w:r w:rsidRPr="00B22CB3">
        <w:rPr>
          <w:i/>
          <w:noProof/>
        </w:rPr>
        <w:t>Assessment of angiotensin converting enzyme gene polymorphism in preeclampsia mothers of Bangladesh.</w:t>
      </w:r>
      <w:r w:rsidRPr="00B22CB3">
        <w:rPr>
          <w:noProof/>
        </w:rPr>
        <w:t xml:space="preserve"> J Obstet Gynaecol, 2021. </w:t>
      </w:r>
      <w:r w:rsidRPr="00B22CB3">
        <w:rPr>
          <w:b/>
          <w:noProof/>
        </w:rPr>
        <w:t>41</w:t>
      </w:r>
      <w:r w:rsidRPr="00B22CB3">
        <w:rPr>
          <w:noProof/>
        </w:rPr>
        <w:t>(7): p. 1032-1035.</w:t>
      </w:r>
    </w:p>
    <w:p w14:paraId="1713FF3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.</w:t>
      </w:r>
      <w:r w:rsidRPr="00B22CB3">
        <w:rPr>
          <w:noProof/>
        </w:rPr>
        <w:tab/>
        <w:t xml:space="preserve">Li, Y., et al., </w:t>
      </w:r>
      <w:r w:rsidRPr="00B22CB3">
        <w:rPr>
          <w:i/>
          <w:noProof/>
        </w:rPr>
        <w:t>Angiotensin-converting enzyme I/D and alpha-adducin Gly460Trp polymorphisms: from angiotensin-converting enzyme activity to cardiovascular outcome.</w:t>
      </w:r>
      <w:r w:rsidRPr="00B22CB3">
        <w:rPr>
          <w:noProof/>
        </w:rPr>
        <w:t xml:space="preserve"> Hypertension, 2007. </w:t>
      </w:r>
      <w:r w:rsidRPr="00B22CB3">
        <w:rPr>
          <w:b/>
          <w:noProof/>
        </w:rPr>
        <w:t>49</w:t>
      </w:r>
      <w:r w:rsidRPr="00B22CB3">
        <w:rPr>
          <w:noProof/>
        </w:rPr>
        <w:t>(6): p. 1291-7.</w:t>
      </w:r>
    </w:p>
    <w:p w14:paraId="3B4934DE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.</w:t>
      </w:r>
      <w:r w:rsidRPr="00B22CB3">
        <w:rPr>
          <w:noProof/>
        </w:rPr>
        <w:tab/>
        <w:t xml:space="preserve">Cenanovic, M., et al., </w:t>
      </w:r>
      <w:r w:rsidRPr="00B22CB3">
        <w:rPr>
          <w:i/>
          <w:noProof/>
        </w:rPr>
        <w:t>Distribution of the ACE1 D Allele in the Bosnian-Herzegovinian Population and its Possible Role in the Regional Epidemiological Picture of COVID-19.</w:t>
      </w:r>
      <w:r w:rsidRPr="00B22CB3">
        <w:rPr>
          <w:noProof/>
        </w:rPr>
        <w:t xml:space="preserve"> Genet Test Mol Biomarkers, 2021. </w:t>
      </w:r>
      <w:r w:rsidRPr="00B22CB3">
        <w:rPr>
          <w:b/>
          <w:noProof/>
        </w:rPr>
        <w:t>25</w:t>
      </w:r>
      <w:r w:rsidRPr="00B22CB3">
        <w:rPr>
          <w:noProof/>
        </w:rPr>
        <w:t>(1): p. 55-58.</w:t>
      </w:r>
    </w:p>
    <w:p w14:paraId="0DA0A85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9.</w:t>
      </w:r>
      <w:r w:rsidRPr="00B22CB3">
        <w:rPr>
          <w:noProof/>
        </w:rPr>
        <w:tab/>
        <w:t xml:space="preserve">Kimura, L., et al., </w:t>
      </w:r>
      <w:r w:rsidRPr="00B22CB3">
        <w:rPr>
          <w:i/>
          <w:noProof/>
        </w:rPr>
        <w:t>Multilocus family-based association analysis of seven candidate polymorphisms with essential hypertension in an african-derived semi-isolated brazilian population.</w:t>
      </w:r>
      <w:r w:rsidRPr="00B22CB3">
        <w:rPr>
          <w:noProof/>
        </w:rPr>
        <w:t xml:space="preserve"> Int J Hypertens, 2012. </w:t>
      </w:r>
      <w:r w:rsidRPr="00B22CB3">
        <w:rPr>
          <w:b/>
          <w:noProof/>
        </w:rPr>
        <w:t>2012</w:t>
      </w:r>
      <w:r w:rsidRPr="00B22CB3">
        <w:rPr>
          <w:noProof/>
        </w:rPr>
        <w:t>: p. 859219.</w:t>
      </w:r>
    </w:p>
    <w:p w14:paraId="22C95A65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0.</w:t>
      </w:r>
      <w:r w:rsidRPr="00B22CB3">
        <w:rPr>
          <w:noProof/>
        </w:rPr>
        <w:tab/>
        <w:t xml:space="preserve">Schuch, J.B., et al., </w:t>
      </w:r>
      <w:r w:rsidRPr="00B22CB3">
        <w:rPr>
          <w:i/>
          <w:noProof/>
        </w:rPr>
        <w:t>ACE polymorphism and use of ACE inhibitors: effects on memory performance.</w:t>
      </w:r>
      <w:r w:rsidRPr="00B22CB3">
        <w:rPr>
          <w:noProof/>
        </w:rPr>
        <w:t xml:space="preserve"> Age (Dordr), 2014. </w:t>
      </w:r>
      <w:r w:rsidRPr="00B22CB3">
        <w:rPr>
          <w:b/>
          <w:noProof/>
        </w:rPr>
        <w:t>36</w:t>
      </w:r>
      <w:r w:rsidRPr="00B22CB3">
        <w:rPr>
          <w:noProof/>
        </w:rPr>
        <w:t>(3): p. 9646.</w:t>
      </w:r>
    </w:p>
    <w:p w14:paraId="5B0B5F75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lastRenderedPageBreak/>
        <w:t>11.</w:t>
      </w:r>
      <w:r w:rsidRPr="00B22CB3">
        <w:rPr>
          <w:noProof/>
        </w:rPr>
        <w:tab/>
        <w:t xml:space="preserve">Kostadinova, E.S., L.D. Miteva, and S.A. Stanilova, </w:t>
      </w:r>
      <w:r w:rsidRPr="00B22CB3">
        <w:rPr>
          <w:i/>
          <w:noProof/>
        </w:rPr>
        <w:t>ACE serum level and I/D gene polymorphism in children with obstructive uropathies and other congenital anomalies of the kidney and urinary tract.</w:t>
      </w:r>
      <w:r w:rsidRPr="00B22CB3">
        <w:rPr>
          <w:noProof/>
        </w:rPr>
        <w:t xml:space="preserve"> Nephrology (Carlton), 2017. </w:t>
      </w:r>
      <w:r w:rsidRPr="00B22CB3">
        <w:rPr>
          <w:b/>
          <w:noProof/>
        </w:rPr>
        <w:t>22</w:t>
      </w:r>
      <w:r w:rsidRPr="00B22CB3">
        <w:rPr>
          <w:noProof/>
        </w:rPr>
        <w:t>(8): p. 609-616.</w:t>
      </w:r>
    </w:p>
    <w:p w14:paraId="3C01F8A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2.</w:t>
      </w:r>
      <w:r w:rsidRPr="00B22CB3">
        <w:rPr>
          <w:noProof/>
        </w:rPr>
        <w:tab/>
        <w:t xml:space="preserve">Tchelougou, D., et al., </w:t>
      </w:r>
      <w:r w:rsidRPr="00B22CB3">
        <w:rPr>
          <w:i/>
          <w:noProof/>
        </w:rPr>
        <w:t>Renin-Angiotensin System Genes Polymorphisms and Essential Hypertension in Burkina Faso, West Africa.</w:t>
      </w:r>
      <w:r w:rsidRPr="00B22CB3">
        <w:rPr>
          <w:noProof/>
        </w:rPr>
        <w:t xml:space="preserve"> Int J Hypertens, 2015. </w:t>
      </w:r>
      <w:r w:rsidRPr="00B22CB3">
        <w:rPr>
          <w:b/>
          <w:noProof/>
        </w:rPr>
        <w:t>2015</w:t>
      </w:r>
      <w:r w:rsidRPr="00B22CB3">
        <w:rPr>
          <w:noProof/>
        </w:rPr>
        <w:t>: p. 979631.</w:t>
      </w:r>
    </w:p>
    <w:p w14:paraId="1E480CB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3.</w:t>
      </w:r>
      <w:r w:rsidRPr="00B22CB3">
        <w:rPr>
          <w:noProof/>
        </w:rPr>
        <w:tab/>
        <w:t xml:space="preserve">Sun, C., et al., </w:t>
      </w:r>
      <w:r w:rsidRPr="00B22CB3">
        <w:rPr>
          <w:i/>
          <w:noProof/>
        </w:rPr>
        <w:t>Childhood adiposity, adult adiposity, and the ACE gene insertion/deletion polymorphism: evidence of gene-environment interaction effects on adult blood pressure and hypertension status in adulthood.</w:t>
      </w:r>
      <w:r w:rsidRPr="00B22CB3">
        <w:rPr>
          <w:noProof/>
        </w:rPr>
        <w:t xml:space="preserve"> J Hypertens, 2018. </w:t>
      </w:r>
      <w:r w:rsidRPr="00B22CB3">
        <w:rPr>
          <w:b/>
          <w:noProof/>
        </w:rPr>
        <w:t>36</w:t>
      </w:r>
      <w:r w:rsidRPr="00B22CB3">
        <w:rPr>
          <w:noProof/>
        </w:rPr>
        <w:t>(11): p. 2168-2176.</w:t>
      </w:r>
    </w:p>
    <w:p w14:paraId="0864EB2C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4.</w:t>
      </w:r>
      <w:r w:rsidRPr="00B22CB3">
        <w:rPr>
          <w:noProof/>
        </w:rPr>
        <w:tab/>
        <w:t xml:space="preserve">Sanhueza, J.A., et al., </w:t>
      </w:r>
      <w:r w:rsidRPr="00B22CB3">
        <w:rPr>
          <w:i/>
          <w:noProof/>
        </w:rPr>
        <w:t>Association of Anxiety-Related Polymorphisms with Sports Performance in Chilean Long Distance Triathletes: A Pilot Study.</w:t>
      </w:r>
      <w:r w:rsidRPr="00B22CB3">
        <w:rPr>
          <w:noProof/>
        </w:rPr>
        <w:t xml:space="preserve"> J Sports Sci Med, 2016. </w:t>
      </w:r>
      <w:r w:rsidRPr="00B22CB3">
        <w:rPr>
          <w:b/>
          <w:noProof/>
        </w:rPr>
        <w:t>15</w:t>
      </w:r>
      <w:r w:rsidRPr="00B22CB3">
        <w:rPr>
          <w:noProof/>
        </w:rPr>
        <w:t>(4): p. 554-561.</w:t>
      </w:r>
    </w:p>
    <w:p w14:paraId="3FC5C62A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5.</w:t>
      </w:r>
      <w:r w:rsidRPr="00B22CB3">
        <w:rPr>
          <w:noProof/>
        </w:rPr>
        <w:tab/>
        <w:t xml:space="preserve">Young, R.P., et al., </w:t>
      </w:r>
      <w:r w:rsidRPr="00B22CB3">
        <w:rPr>
          <w:i/>
          <w:noProof/>
        </w:rPr>
        <w:t>Angiotensinogen T235 and ACE insertion/deletion polymorphisms associated with albuminuria in Chinese type 2 diabetic patients.</w:t>
      </w:r>
      <w:r w:rsidRPr="00B22CB3">
        <w:rPr>
          <w:noProof/>
        </w:rPr>
        <w:t xml:space="preserve"> Diabetes Care, 1998. </w:t>
      </w:r>
      <w:r w:rsidRPr="00B22CB3">
        <w:rPr>
          <w:b/>
          <w:noProof/>
        </w:rPr>
        <w:t>21</w:t>
      </w:r>
      <w:r w:rsidRPr="00B22CB3">
        <w:rPr>
          <w:noProof/>
        </w:rPr>
        <w:t>(3): p. 431-7.</w:t>
      </w:r>
    </w:p>
    <w:p w14:paraId="1D353AAA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6.</w:t>
      </w:r>
      <w:r w:rsidRPr="00B22CB3">
        <w:rPr>
          <w:noProof/>
        </w:rPr>
        <w:tab/>
        <w:t xml:space="preserve">Ohishi, M., H. Rakugi, and T. Ogihara, </w:t>
      </w:r>
      <w:r w:rsidRPr="00B22CB3">
        <w:rPr>
          <w:i/>
          <w:noProof/>
        </w:rPr>
        <w:t>Association between a deletion polymorphism of the angiotensin-converting-enzyme gene and left ventricular hypertrophy.</w:t>
      </w:r>
      <w:r w:rsidRPr="00B22CB3">
        <w:rPr>
          <w:noProof/>
        </w:rPr>
        <w:t xml:space="preserve"> N Engl J Med, 1994. </w:t>
      </w:r>
      <w:r w:rsidRPr="00B22CB3">
        <w:rPr>
          <w:b/>
          <w:noProof/>
        </w:rPr>
        <w:t>331</w:t>
      </w:r>
      <w:r w:rsidRPr="00B22CB3">
        <w:rPr>
          <w:noProof/>
        </w:rPr>
        <w:t>(16): p. 1097-8.</w:t>
      </w:r>
    </w:p>
    <w:p w14:paraId="4A7584BB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7.</w:t>
      </w:r>
      <w:r w:rsidRPr="00B22CB3">
        <w:rPr>
          <w:noProof/>
        </w:rPr>
        <w:tab/>
        <w:t xml:space="preserve">Thomas, G.N., et al., </w:t>
      </w:r>
      <w:r w:rsidRPr="00B22CB3">
        <w:rPr>
          <w:i/>
          <w:noProof/>
        </w:rPr>
        <w:t>Renin-angiotensin system gene polymorphisms, blood pressure, dyslipidemia, and diabetes in Hong Kong Chinese: a significant association of tne ACE insertion/deletion polymorphism with type 2 diabetes.</w:t>
      </w:r>
      <w:r w:rsidRPr="00B22CB3">
        <w:rPr>
          <w:noProof/>
        </w:rPr>
        <w:t xml:space="preserve"> Diabetes Care, 2001. </w:t>
      </w:r>
      <w:r w:rsidRPr="00B22CB3">
        <w:rPr>
          <w:b/>
          <w:noProof/>
        </w:rPr>
        <w:t>24</w:t>
      </w:r>
      <w:r w:rsidRPr="00B22CB3">
        <w:rPr>
          <w:noProof/>
        </w:rPr>
        <w:t>(2): p. 356-61.</w:t>
      </w:r>
    </w:p>
    <w:p w14:paraId="3C694089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8.</w:t>
      </w:r>
      <w:r w:rsidRPr="00B22CB3">
        <w:rPr>
          <w:noProof/>
        </w:rPr>
        <w:tab/>
        <w:t xml:space="preserve">Fan, X., et al., </w:t>
      </w:r>
      <w:r w:rsidRPr="00B22CB3">
        <w:rPr>
          <w:i/>
          <w:noProof/>
        </w:rPr>
        <w:t>Polymorphisms of ACE2 gene are associated with essential hypertension and antihypertensive effects of Captopril in women.</w:t>
      </w:r>
      <w:r w:rsidRPr="00B22CB3">
        <w:rPr>
          <w:noProof/>
        </w:rPr>
        <w:t xml:space="preserve"> Clin Pharmacol Ther, 2007. </w:t>
      </w:r>
      <w:r w:rsidRPr="00B22CB3">
        <w:rPr>
          <w:b/>
          <w:noProof/>
        </w:rPr>
        <w:t>82</w:t>
      </w:r>
      <w:r w:rsidRPr="00B22CB3">
        <w:rPr>
          <w:noProof/>
        </w:rPr>
        <w:t>(2): p. 187-96.</w:t>
      </w:r>
    </w:p>
    <w:p w14:paraId="068125A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19.</w:t>
      </w:r>
      <w:r w:rsidRPr="00B22CB3">
        <w:rPr>
          <w:noProof/>
        </w:rPr>
        <w:tab/>
        <w:t xml:space="preserve">Bautista, L.E., et al., </w:t>
      </w:r>
      <w:r w:rsidRPr="00B22CB3">
        <w:rPr>
          <w:i/>
          <w:noProof/>
        </w:rPr>
        <w:t>Population-based case-control study of renin-angiotensin system genes polymorphisms and hypertension among Hispanics.</w:t>
      </w:r>
      <w:r w:rsidRPr="00B22CB3">
        <w:rPr>
          <w:noProof/>
        </w:rPr>
        <w:t xml:space="preserve"> Hypertens Res, 2008. </w:t>
      </w:r>
      <w:r w:rsidRPr="00B22CB3">
        <w:rPr>
          <w:b/>
          <w:noProof/>
        </w:rPr>
        <w:t>31</w:t>
      </w:r>
      <w:r w:rsidRPr="00B22CB3">
        <w:rPr>
          <w:noProof/>
        </w:rPr>
        <w:t>(3): p. 401-8.</w:t>
      </w:r>
    </w:p>
    <w:p w14:paraId="5466BF42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0.</w:t>
      </w:r>
      <w:r w:rsidRPr="00B22CB3">
        <w:rPr>
          <w:noProof/>
        </w:rPr>
        <w:tab/>
        <w:t xml:space="preserve">Herrmann, F.H., et al., </w:t>
      </w:r>
      <w:r w:rsidRPr="00B22CB3">
        <w:rPr>
          <w:i/>
          <w:noProof/>
        </w:rPr>
        <w:t>Prevalence of eight molecular markers associated with thrombotic diseases in six Amerindian tribes and two African groups of Costa Rica.</w:t>
      </w:r>
      <w:r w:rsidRPr="00B22CB3">
        <w:rPr>
          <w:noProof/>
        </w:rPr>
        <w:t xml:space="preserve"> Am J Hum Biol, 2004. </w:t>
      </w:r>
      <w:r w:rsidRPr="00B22CB3">
        <w:rPr>
          <w:b/>
          <w:noProof/>
        </w:rPr>
        <w:t>16</w:t>
      </w:r>
      <w:r w:rsidRPr="00B22CB3">
        <w:rPr>
          <w:noProof/>
        </w:rPr>
        <w:t>(1): p. 82-6.</w:t>
      </w:r>
    </w:p>
    <w:p w14:paraId="0C94FFB9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1.</w:t>
      </w:r>
      <w:r w:rsidRPr="00B22CB3">
        <w:rPr>
          <w:noProof/>
        </w:rPr>
        <w:tab/>
        <w:t xml:space="preserve">Nadalin, S., et al., </w:t>
      </w:r>
      <w:r w:rsidRPr="00B22CB3">
        <w:rPr>
          <w:i/>
          <w:noProof/>
        </w:rPr>
        <w:t>The lack of association between angiotensin-converting enzyme gene insertion/deletion polymorphism and nicotine dependence in multiple sclerosis.</w:t>
      </w:r>
      <w:r w:rsidRPr="00B22CB3">
        <w:rPr>
          <w:noProof/>
        </w:rPr>
        <w:t xml:space="preserve"> Brain Behav, 2017. </w:t>
      </w:r>
      <w:r w:rsidRPr="00B22CB3">
        <w:rPr>
          <w:b/>
          <w:noProof/>
        </w:rPr>
        <w:t>7</w:t>
      </w:r>
      <w:r w:rsidRPr="00B22CB3">
        <w:rPr>
          <w:noProof/>
        </w:rPr>
        <w:t>(1): p. e00600.</w:t>
      </w:r>
    </w:p>
    <w:p w14:paraId="15F80DE2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2.</w:t>
      </w:r>
      <w:r w:rsidRPr="00B22CB3">
        <w:rPr>
          <w:noProof/>
        </w:rPr>
        <w:tab/>
        <w:t xml:space="preserve">Bartakova, J., et al., </w:t>
      </w:r>
      <w:r w:rsidRPr="00B22CB3">
        <w:rPr>
          <w:i/>
          <w:noProof/>
        </w:rPr>
        <w:t>Association of the angiotensin I converting enzyme (ACE) gene polymorphisms with recurrent aphthous stomatitis in the Czech population: case-control study.</w:t>
      </w:r>
      <w:r w:rsidRPr="00B22CB3">
        <w:rPr>
          <w:noProof/>
        </w:rPr>
        <w:t xml:space="preserve"> BMC Oral Health, 2022. </w:t>
      </w:r>
      <w:r w:rsidRPr="00B22CB3">
        <w:rPr>
          <w:b/>
          <w:noProof/>
        </w:rPr>
        <w:t>22</w:t>
      </w:r>
      <w:r w:rsidRPr="00B22CB3">
        <w:rPr>
          <w:noProof/>
        </w:rPr>
        <w:t>(1): p. 80.</w:t>
      </w:r>
    </w:p>
    <w:p w14:paraId="7B4D6625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3.</w:t>
      </w:r>
      <w:r w:rsidRPr="00B22CB3">
        <w:rPr>
          <w:noProof/>
        </w:rPr>
        <w:tab/>
        <w:t xml:space="preserve">Bladbjerg, E.M., et al., </w:t>
      </w:r>
      <w:r w:rsidRPr="00B22CB3">
        <w:rPr>
          <w:i/>
          <w:noProof/>
        </w:rPr>
        <w:t>Longevity is independent of common variations in genes associated with cardiovascular risk.</w:t>
      </w:r>
      <w:r w:rsidRPr="00B22CB3">
        <w:rPr>
          <w:noProof/>
        </w:rPr>
        <w:t xml:space="preserve"> Thromb Haemost, 1999. </w:t>
      </w:r>
      <w:r w:rsidRPr="00B22CB3">
        <w:rPr>
          <w:b/>
          <w:noProof/>
        </w:rPr>
        <w:t>82</w:t>
      </w:r>
      <w:r w:rsidRPr="00B22CB3">
        <w:rPr>
          <w:noProof/>
        </w:rPr>
        <w:t>(3): p. 1100-5.</w:t>
      </w:r>
    </w:p>
    <w:p w14:paraId="372D4063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4.</w:t>
      </w:r>
      <w:r w:rsidRPr="00B22CB3">
        <w:rPr>
          <w:noProof/>
        </w:rPr>
        <w:tab/>
        <w:t xml:space="preserve">Taha, M., M.M.M. Ibrahim, and H. Sedrak, </w:t>
      </w:r>
      <w:r w:rsidRPr="00B22CB3">
        <w:rPr>
          <w:i/>
          <w:noProof/>
        </w:rPr>
        <w:t>Association of epistatic effects of MTHFR, ACE, APOB, and APOE gene polymorphisms with the risk of myocardial infarction and unstable angina in Egyptian patients.</w:t>
      </w:r>
      <w:r w:rsidRPr="00B22CB3">
        <w:rPr>
          <w:noProof/>
        </w:rPr>
        <w:t xml:space="preserve"> Gene, 2024. </w:t>
      </w:r>
      <w:r w:rsidRPr="00B22CB3">
        <w:rPr>
          <w:b/>
          <w:noProof/>
        </w:rPr>
        <w:t>895</w:t>
      </w:r>
      <w:r w:rsidRPr="00B22CB3">
        <w:rPr>
          <w:noProof/>
        </w:rPr>
        <w:t>: p. 147976.</w:t>
      </w:r>
    </w:p>
    <w:p w14:paraId="70927E52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5.</w:t>
      </w:r>
      <w:r w:rsidRPr="00B22CB3">
        <w:rPr>
          <w:noProof/>
        </w:rPr>
        <w:tab/>
        <w:t xml:space="preserve">Boraey, N.F., et al., </w:t>
      </w:r>
      <w:r w:rsidRPr="00B22CB3">
        <w:rPr>
          <w:i/>
          <w:noProof/>
        </w:rPr>
        <w:t>Association of ACE1 I/D polymorphism and susceptibility to COVID-19 in Egyptian children and adolescents.</w:t>
      </w:r>
      <w:r w:rsidRPr="00B22CB3">
        <w:rPr>
          <w:noProof/>
        </w:rPr>
        <w:t xml:space="preserve"> Pediatr Res, 2024.</w:t>
      </w:r>
    </w:p>
    <w:p w14:paraId="61257993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lastRenderedPageBreak/>
        <w:t>26.</w:t>
      </w:r>
      <w:r w:rsidRPr="00B22CB3">
        <w:rPr>
          <w:noProof/>
        </w:rPr>
        <w:tab/>
        <w:t xml:space="preserve">AbdRaboh, N.R., et al., </w:t>
      </w:r>
      <w:r w:rsidRPr="00B22CB3">
        <w:rPr>
          <w:i/>
          <w:noProof/>
        </w:rPr>
        <w:t>Association of Angiotensin Converting Enzyme Insertion/Delition and Angiotensinogen T235 Polymorphisms with the Risk of Essential Hypertension in Egyptian Patients.</w:t>
      </w:r>
      <w:r w:rsidRPr="00B22CB3">
        <w:rPr>
          <w:noProof/>
        </w:rPr>
        <w:t xml:space="preserve"> Int J Cancer Res, 2012. </w:t>
      </w:r>
      <w:r w:rsidRPr="00B22CB3">
        <w:rPr>
          <w:b/>
          <w:noProof/>
        </w:rPr>
        <w:t>8</w:t>
      </w:r>
      <w:r w:rsidRPr="00B22CB3">
        <w:rPr>
          <w:noProof/>
        </w:rPr>
        <w:t>(3): p. 69-82.</w:t>
      </w:r>
    </w:p>
    <w:p w14:paraId="5FD6ECEE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7.</w:t>
      </w:r>
      <w:r w:rsidRPr="00B22CB3">
        <w:rPr>
          <w:noProof/>
        </w:rPr>
        <w:tab/>
        <w:t xml:space="preserve">Maestu, J., et al., </w:t>
      </w:r>
      <w:r w:rsidRPr="00B22CB3">
        <w:rPr>
          <w:i/>
          <w:noProof/>
        </w:rPr>
        <w:t>Ace I/D polymorphism is associated with habitual physical activity in pubertal boys.</w:t>
      </w:r>
      <w:r w:rsidRPr="00B22CB3">
        <w:rPr>
          <w:noProof/>
        </w:rPr>
        <w:t xml:space="preserve"> J Physiol Sci, 2013. </w:t>
      </w:r>
      <w:r w:rsidRPr="00B22CB3">
        <w:rPr>
          <w:b/>
          <w:noProof/>
        </w:rPr>
        <w:t>63</w:t>
      </w:r>
      <w:r w:rsidRPr="00B22CB3">
        <w:rPr>
          <w:noProof/>
        </w:rPr>
        <w:t>(6): p. 427-34.</w:t>
      </w:r>
    </w:p>
    <w:p w14:paraId="29A19C77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8.</w:t>
      </w:r>
      <w:r w:rsidRPr="00B22CB3">
        <w:rPr>
          <w:noProof/>
        </w:rPr>
        <w:tab/>
        <w:t xml:space="preserve">Ash, G.I., et al., </w:t>
      </w:r>
      <w:r w:rsidRPr="00B22CB3">
        <w:rPr>
          <w:i/>
          <w:noProof/>
        </w:rPr>
        <w:t>No association between ACE gene variation and endurance athlete status in Ethiopians.</w:t>
      </w:r>
      <w:r w:rsidRPr="00B22CB3">
        <w:rPr>
          <w:noProof/>
        </w:rPr>
        <w:t xml:space="preserve"> Med Sci Sports Exerc, 2011. </w:t>
      </w:r>
      <w:r w:rsidRPr="00B22CB3">
        <w:rPr>
          <w:b/>
          <w:noProof/>
        </w:rPr>
        <w:t>43</w:t>
      </w:r>
      <w:r w:rsidRPr="00B22CB3">
        <w:rPr>
          <w:noProof/>
        </w:rPr>
        <w:t>(4): p. 590-7.</w:t>
      </w:r>
    </w:p>
    <w:p w14:paraId="653C0A5C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29.</w:t>
      </w:r>
      <w:r w:rsidRPr="00B22CB3">
        <w:rPr>
          <w:noProof/>
        </w:rPr>
        <w:tab/>
        <w:t xml:space="preserve">Lahtela, E., et al., </w:t>
      </w:r>
      <w:r w:rsidRPr="00B22CB3">
        <w:rPr>
          <w:i/>
          <w:noProof/>
        </w:rPr>
        <w:t>ACE gene variants and sarcoidosis in a Finnish population.</w:t>
      </w:r>
      <w:r w:rsidRPr="00B22CB3">
        <w:rPr>
          <w:noProof/>
        </w:rPr>
        <w:t xml:space="preserve"> Sarcoidosis Vasc Diffuse Lung Dis, 2017. </w:t>
      </w:r>
      <w:r w:rsidRPr="00B22CB3">
        <w:rPr>
          <w:b/>
          <w:noProof/>
        </w:rPr>
        <w:t>34</w:t>
      </w:r>
      <w:r w:rsidRPr="00B22CB3">
        <w:rPr>
          <w:noProof/>
        </w:rPr>
        <w:t>(2): p. 104-114.</w:t>
      </w:r>
    </w:p>
    <w:p w14:paraId="5D98B46A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0.</w:t>
      </w:r>
      <w:r w:rsidRPr="00B22CB3">
        <w:rPr>
          <w:noProof/>
        </w:rPr>
        <w:tab/>
        <w:t xml:space="preserve">Hadjadj, S., et al., </w:t>
      </w:r>
      <w:r w:rsidRPr="00B22CB3">
        <w:rPr>
          <w:i/>
          <w:noProof/>
        </w:rPr>
        <w:t>Prognostic value of the insertion/deletion polymorphism of the ACE gene in type 2 diabetic subjects: results from the Non-insulin-dependent Diabetes, Hypertension, Microalbuminuria or Proteinuria, Cardiovascular Events, and Ramipril (DIABHYCAR), Diabete de type 2, Nephropathie et Genetique (DIAB2NEPHROGENE), and Survie, Diabete de type 2 et Genetique (SURDIAGENE) studies.</w:t>
      </w:r>
      <w:r w:rsidRPr="00B22CB3">
        <w:rPr>
          <w:noProof/>
        </w:rPr>
        <w:t xml:space="preserve"> Diabetes Care, 2008. </w:t>
      </w:r>
      <w:r w:rsidRPr="00B22CB3">
        <w:rPr>
          <w:b/>
          <w:noProof/>
        </w:rPr>
        <w:t>31</w:t>
      </w:r>
      <w:r w:rsidRPr="00B22CB3">
        <w:rPr>
          <w:noProof/>
        </w:rPr>
        <w:t>(9): p. 1847-52.</w:t>
      </w:r>
    </w:p>
    <w:p w14:paraId="5EE48CE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1.</w:t>
      </w:r>
      <w:r w:rsidRPr="00B22CB3">
        <w:rPr>
          <w:noProof/>
        </w:rPr>
        <w:tab/>
        <w:t xml:space="preserve">Ndong, A.G.R., et al., </w:t>
      </w:r>
      <w:r w:rsidRPr="00B22CB3">
        <w:rPr>
          <w:i/>
          <w:noProof/>
        </w:rPr>
        <w:t>Implication of insertion/deletion polymorphism of angiotensin converting enzyme gene in the occurrence of type 2 diabetes in the Gabonese Population.</w:t>
      </w:r>
      <w:r w:rsidRPr="00B22CB3">
        <w:rPr>
          <w:noProof/>
        </w:rPr>
        <w:t xml:space="preserve"> Int J Biosciences, 2017. </w:t>
      </w:r>
      <w:r w:rsidRPr="00B22CB3">
        <w:rPr>
          <w:b/>
          <w:noProof/>
        </w:rPr>
        <w:t>11</w:t>
      </w:r>
      <w:r w:rsidRPr="00B22CB3">
        <w:rPr>
          <w:noProof/>
        </w:rPr>
        <w:t>(6): p. 61-67.</w:t>
      </w:r>
    </w:p>
    <w:p w14:paraId="1B9C972A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2.</w:t>
      </w:r>
      <w:r w:rsidRPr="00B22CB3">
        <w:rPr>
          <w:noProof/>
        </w:rPr>
        <w:tab/>
        <w:t xml:space="preserve">Filler, G., et al., </w:t>
      </w:r>
      <w:r w:rsidRPr="00B22CB3">
        <w:rPr>
          <w:i/>
          <w:noProof/>
        </w:rPr>
        <w:t>Renin angiotensin system gene polymorphisms in pediatric renal transplant recipients.</w:t>
      </w:r>
      <w:r w:rsidRPr="00B22CB3">
        <w:rPr>
          <w:noProof/>
        </w:rPr>
        <w:t xml:space="preserve"> Pediatr Transplant, 2001. </w:t>
      </w:r>
      <w:r w:rsidRPr="00B22CB3">
        <w:rPr>
          <w:b/>
          <w:noProof/>
        </w:rPr>
        <w:t>5</w:t>
      </w:r>
      <w:r w:rsidRPr="00B22CB3">
        <w:rPr>
          <w:noProof/>
        </w:rPr>
        <w:t>(3): p. 166-73.</w:t>
      </w:r>
    </w:p>
    <w:p w14:paraId="38726D77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3.</w:t>
      </w:r>
      <w:r w:rsidRPr="00B22CB3">
        <w:rPr>
          <w:noProof/>
        </w:rPr>
        <w:tab/>
        <w:t xml:space="preserve">Ebert, M.P., et al., </w:t>
      </w:r>
      <w:r w:rsidRPr="00B22CB3">
        <w:rPr>
          <w:i/>
          <w:noProof/>
        </w:rPr>
        <w:t>The angiotensin I-converting enzyme gene insertion/deletion polymorphism is linked to early gastric cancer.</w:t>
      </w:r>
      <w:r w:rsidRPr="00B22CB3">
        <w:rPr>
          <w:noProof/>
        </w:rPr>
        <w:t xml:space="preserve"> Cancer Epidemiol Biomarkers Prev, 2005. </w:t>
      </w:r>
      <w:r w:rsidRPr="00B22CB3">
        <w:rPr>
          <w:b/>
          <w:noProof/>
        </w:rPr>
        <w:t>14</w:t>
      </w:r>
      <w:r w:rsidRPr="00B22CB3">
        <w:rPr>
          <w:noProof/>
        </w:rPr>
        <w:t>(12): p. 2987-9.</w:t>
      </w:r>
    </w:p>
    <w:p w14:paraId="67E3AE30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4.</w:t>
      </w:r>
      <w:r w:rsidRPr="00B22CB3">
        <w:rPr>
          <w:noProof/>
        </w:rPr>
        <w:tab/>
        <w:t xml:space="preserve">Mohlendick, B., et al., </w:t>
      </w:r>
      <w:r w:rsidRPr="00B22CB3">
        <w:rPr>
          <w:i/>
          <w:noProof/>
        </w:rPr>
        <w:t>ACE2 polymorphism and susceptibility for SARS-CoV-2 infection and severity of COVID-19.</w:t>
      </w:r>
      <w:r w:rsidRPr="00B22CB3">
        <w:rPr>
          <w:noProof/>
        </w:rPr>
        <w:t xml:space="preserve"> Pharmacogenet Genomics, 2021. </w:t>
      </w:r>
      <w:r w:rsidRPr="00B22CB3">
        <w:rPr>
          <w:b/>
          <w:noProof/>
        </w:rPr>
        <w:t>31</w:t>
      </w:r>
      <w:r w:rsidRPr="00B22CB3">
        <w:rPr>
          <w:noProof/>
        </w:rPr>
        <w:t>(8): p. 165-171.</w:t>
      </w:r>
    </w:p>
    <w:p w14:paraId="6CBFF18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5.</w:t>
      </w:r>
      <w:r w:rsidRPr="00B22CB3">
        <w:rPr>
          <w:noProof/>
        </w:rPr>
        <w:tab/>
        <w:t xml:space="preserve">Eleni, S., et al., </w:t>
      </w:r>
      <w:r w:rsidRPr="00B22CB3">
        <w:rPr>
          <w:i/>
          <w:noProof/>
        </w:rPr>
        <w:t>Angiotensin-I converting enzyme gene and I/D polymorphism distribution in the Greek population and a comparison with other European populations.</w:t>
      </w:r>
      <w:r w:rsidRPr="00B22CB3">
        <w:rPr>
          <w:noProof/>
        </w:rPr>
        <w:t xml:space="preserve"> J Genet, 2008. </w:t>
      </w:r>
      <w:r w:rsidRPr="00B22CB3">
        <w:rPr>
          <w:b/>
          <w:noProof/>
        </w:rPr>
        <w:t>87</w:t>
      </w:r>
      <w:r w:rsidRPr="00B22CB3">
        <w:rPr>
          <w:noProof/>
        </w:rPr>
        <w:t>(1): p. 91-3.</w:t>
      </w:r>
    </w:p>
    <w:p w14:paraId="464AA72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6.</w:t>
      </w:r>
      <w:r w:rsidRPr="00B22CB3">
        <w:rPr>
          <w:noProof/>
        </w:rPr>
        <w:tab/>
        <w:t xml:space="preserve">Sgourou, A., et al., </w:t>
      </w:r>
      <w:r w:rsidRPr="00B22CB3">
        <w:rPr>
          <w:i/>
          <w:noProof/>
        </w:rPr>
        <w:t>Association of genome variations in the renin-angiotensin system with physical performance.</w:t>
      </w:r>
      <w:r w:rsidRPr="00B22CB3">
        <w:rPr>
          <w:noProof/>
        </w:rPr>
        <w:t xml:space="preserve"> Hum Genomics, 2012. </w:t>
      </w:r>
      <w:r w:rsidRPr="00B22CB3">
        <w:rPr>
          <w:b/>
          <w:noProof/>
        </w:rPr>
        <w:t>6</w:t>
      </w:r>
      <w:r w:rsidRPr="00B22CB3">
        <w:rPr>
          <w:noProof/>
        </w:rPr>
        <w:t>(1): p. 24.</w:t>
      </w:r>
    </w:p>
    <w:p w14:paraId="6A9CBAA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7.</w:t>
      </w:r>
      <w:r w:rsidRPr="00B22CB3">
        <w:rPr>
          <w:noProof/>
        </w:rPr>
        <w:tab/>
        <w:t xml:space="preserve">Kolovou, G., et al., </w:t>
      </w:r>
      <w:r w:rsidRPr="00B22CB3">
        <w:rPr>
          <w:i/>
          <w:noProof/>
        </w:rPr>
        <w:t>The frequency of 4 common gene polymorphisms in nonagenarians, centenarians, and average life span individuals.</w:t>
      </w:r>
      <w:r w:rsidRPr="00B22CB3">
        <w:rPr>
          <w:noProof/>
        </w:rPr>
        <w:t xml:space="preserve"> Angiology, 2014. </w:t>
      </w:r>
      <w:r w:rsidRPr="00B22CB3">
        <w:rPr>
          <w:b/>
          <w:noProof/>
        </w:rPr>
        <w:t>65</w:t>
      </w:r>
      <w:r w:rsidRPr="00B22CB3">
        <w:rPr>
          <w:noProof/>
        </w:rPr>
        <w:t>(3): p. 210-5.</w:t>
      </w:r>
    </w:p>
    <w:p w14:paraId="6EEDABB7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8.</w:t>
      </w:r>
      <w:r w:rsidRPr="00B22CB3">
        <w:rPr>
          <w:noProof/>
        </w:rPr>
        <w:tab/>
        <w:t xml:space="preserve">Barkai, L., A. Soos, and I. Vamosi, </w:t>
      </w:r>
      <w:r w:rsidRPr="00B22CB3">
        <w:rPr>
          <w:i/>
          <w:noProof/>
        </w:rPr>
        <w:t>Association of angiotensin-converting enzyme DD genotype with 24-h blood pressure abnormalities in normoalbuminuric children and adolescents with Type 1 diabetes.</w:t>
      </w:r>
      <w:r w:rsidRPr="00B22CB3">
        <w:rPr>
          <w:noProof/>
        </w:rPr>
        <w:t xml:space="preserve"> Diabet Med, 2005. </w:t>
      </w:r>
      <w:r w:rsidRPr="00B22CB3">
        <w:rPr>
          <w:b/>
          <w:noProof/>
        </w:rPr>
        <w:t>22</w:t>
      </w:r>
      <w:r w:rsidRPr="00B22CB3">
        <w:rPr>
          <w:noProof/>
        </w:rPr>
        <w:t>(8): p. 1054-9.</w:t>
      </w:r>
    </w:p>
    <w:p w14:paraId="42774F47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39.</w:t>
      </w:r>
      <w:r w:rsidRPr="00B22CB3">
        <w:rPr>
          <w:noProof/>
        </w:rPr>
        <w:tab/>
        <w:t xml:space="preserve">Gupta, S., et al., </w:t>
      </w:r>
      <w:r w:rsidRPr="00B22CB3">
        <w:rPr>
          <w:i/>
          <w:noProof/>
        </w:rPr>
        <w:t>Angiotensin-converting enzyme gene polymorphism in hypertensive rural population of Haryana, India.</w:t>
      </w:r>
      <w:r w:rsidRPr="00B22CB3">
        <w:rPr>
          <w:noProof/>
        </w:rPr>
        <w:t xml:space="preserve"> J Emerg Trauma Shock, 2009. </w:t>
      </w:r>
      <w:r w:rsidRPr="00B22CB3">
        <w:rPr>
          <w:b/>
          <w:noProof/>
        </w:rPr>
        <w:t>2</w:t>
      </w:r>
      <w:r w:rsidRPr="00B22CB3">
        <w:rPr>
          <w:noProof/>
        </w:rPr>
        <w:t>(3): p. 150-4.</w:t>
      </w:r>
    </w:p>
    <w:p w14:paraId="38E4C81A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lastRenderedPageBreak/>
        <w:t>40.</w:t>
      </w:r>
      <w:r w:rsidRPr="00B22CB3">
        <w:rPr>
          <w:noProof/>
        </w:rPr>
        <w:tab/>
        <w:t xml:space="preserve">Jhawat, V., et al., </w:t>
      </w:r>
      <w:r w:rsidRPr="00B22CB3">
        <w:rPr>
          <w:i/>
          <w:noProof/>
        </w:rPr>
        <w:t>Angiotensin Converting Enzyme Gene Insertion/Deletion Polymorphism Is Not Responsible for Antihypertensive Therapy Induced New Onset of Type 2 Diabetes in Essential Hypertension.</w:t>
      </w:r>
      <w:r w:rsidRPr="00B22CB3">
        <w:rPr>
          <w:noProof/>
        </w:rPr>
        <w:t xml:space="preserve"> Clin Med Insights Endocrinol Diabetes, 2019. </w:t>
      </w:r>
      <w:r w:rsidRPr="00B22CB3">
        <w:rPr>
          <w:b/>
          <w:noProof/>
        </w:rPr>
        <w:t>12</w:t>
      </w:r>
      <w:r w:rsidRPr="00B22CB3">
        <w:rPr>
          <w:noProof/>
        </w:rPr>
        <w:t>: p. 1179551418825037.</w:t>
      </w:r>
    </w:p>
    <w:p w14:paraId="37155599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1.</w:t>
      </w:r>
      <w:r w:rsidRPr="00B22CB3">
        <w:rPr>
          <w:noProof/>
        </w:rPr>
        <w:tab/>
        <w:t xml:space="preserve">Patel, D.D., et al., </w:t>
      </w:r>
      <w:r w:rsidRPr="00B22CB3">
        <w:rPr>
          <w:i/>
          <w:noProof/>
        </w:rPr>
        <w:t>Analysis of the Pattern, Alliance and Risk of rs1799752 (ACE I/D Polymorphism) with Essential Hypertension.</w:t>
      </w:r>
      <w:r w:rsidRPr="00B22CB3">
        <w:rPr>
          <w:noProof/>
        </w:rPr>
        <w:t xml:space="preserve"> Indian J Clin Biochem, 2022. </w:t>
      </w:r>
      <w:r w:rsidRPr="00B22CB3">
        <w:rPr>
          <w:b/>
          <w:noProof/>
        </w:rPr>
        <w:t>37</w:t>
      </w:r>
      <w:r w:rsidRPr="00B22CB3">
        <w:rPr>
          <w:noProof/>
        </w:rPr>
        <w:t>(1): p. 18-28.</w:t>
      </w:r>
    </w:p>
    <w:p w14:paraId="4B6D514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2.</w:t>
      </w:r>
      <w:r w:rsidRPr="00B22CB3">
        <w:rPr>
          <w:noProof/>
        </w:rPr>
        <w:tab/>
        <w:t xml:space="preserve">Bawazier, L.A., et al., </w:t>
      </w:r>
      <w:r w:rsidRPr="00B22CB3">
        <w:rPr>
          <w:i/>
          <w:noProof/>
        </w:rPr>
        <w:t>Relationship of angiotensin converting enzyme gene polymorphism and hypertension in Yogyakarta, Indonesia.</w:t>
      </w:r>
      <w:r w:rsidRPr="00B22CB3">
        <w:rPr>
          <w:noProof/>
        </w:rPr>
        <w:t xml:space="preserve"> Acta Med Indones, 2010. </w:t>
      </w:r>
      <w:r w:rsidRPr="00B22CB3">
        <w:rPr>
          <w:b/>
          <w:noProof/>
        </w:rPr>
        <w:t>42</w:t>
      </w:r>
      <w:r w:rsidRPr="00B22CB3">
        <w:rPr>
          <w:noProof/>
        </w:rPr>
        <w:t>(4): p. 192-8.</w:t>
      </w:r>
    </w:p>
    <w:p w14:paraId="5C7E456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3.</w:t>
      </w:r>
      <w:r w:rsidRPr="00B22CB3">
        <w:rPr>
          <w:noProof/>
        </w:rPr>
        <w:tab/>
        <w:t xml:space="preserve">Abbaszadeh, H., et al., </w:t>
      </w:r>
      <w:r w:rsidRPr="00B22CB3">
        <w:rPr>
          <w:i/>
          <w:noProof/>
        </w:rPr>
        <w:t>Angiotensin-converting enzyme 1 and voltage-gated potassium channel-interacting protein 4 gene polymorphisms in COVID-19 patients from east of Iran.</w:t>
      </w:r>
      <w:r w:rsidRPr="00B22CB3">
        <w:rPr>
          <w:noProof/>
        </w:rPr>
        <w:t xml:space="preserve"> Clin Chim Acta, 2022. </w:t>
      </w:r>
      <w:r w:rsidRPr="00B22CB3">
        <w:rPr>
          <w:b/>
          <w:noProof/>
        </w:rPr>
        <w:t>536</w:t>
      </w:r>
      <w:r w:rsidRPr="00B22CB3">
        <w:rPr>
          <w:noProof/>
        </w:rPr>
        <w:t>: p. 39-44.</w:t>
      </w:r>
    </w:p>
    <w:p w14:paraId="1011C36C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4.</w:t>
      </w:r>
      <w:r w:rsidRPr="00B22CB3">
        <w:rPr>
          <w:noProof/>
        </w:rPr>
        <w:tab/>
        <w:t xml:space="preserve">Panza, F., et al., </w:t>
      </w:r>
      <w:r w:rsidRPr="00B22CB3">
        <w:rPr>
          <w:i/>
          <w:noProof/>
        </w:rPr>
        <w:t>Lack of association between ace polymorphism and Alzheimer's disease in southern Italy.</w:t>
      </w:r>
      <w:r w:rsidRPr="00B22CB3">
        <w:rPr>
          <w:noProof/>
        </w:rPr>
        <w:t xml:space="preserve"> Arch Gerontol Geriatr Suppl, 2002. </w:t>
      </w:r>
      <w:r w:rsidRPr="00B22CB3">
        <w:rPr>
          <w:b/>
          <w:noProof/>
        </w:rPr>
        <w:t>8</w:t>
      </w:r>
      <w:r w:rsidRPr="00B22CB3">
        <w:rPr>
          <w:noProof/>
        </w:rPr>
        <w:t>: p. 239-45.</w:t>
      </w:r>
    </w:p>
    <w:p w14:paraId="77FE370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5.</w:t>
      </w:r>
      <w:r w:rsidRPr="00B22CB3">
        <w:rPr>
          <w:noProof/>
        </w:rPr>
        <w:tab/>
        <w:t xml:space="preserve">Di Pasquale, P., et al., </w:t>
      </w:r>
      <w:r w:rsidRPr="00B22CB3">
        <w:rPr>
          <w:i/>
          <w:noProof/>
        </w:rPr>
        <w:t>Cardiovascular effects of I/D angiotensin-converting enzyme gene polymorphism in healthy subjects. Findings after follow-up of six years.</w:t>
      </w:r>
      <w:r w:rsidRPr="00B22CB3">
        <w:rPr>
          <w:noProof/>
        </w:rPr>
        <w:t xml:space="preserve"> Acta Cardiol, 2005. </w:t>
      </w:r>
      <w:r w:rsidRPr="00B22CB3">
        <w:rPr>
          <w:b/>
          <w:noProof/>
        </w:rPr>
        <w:t>60</w:t>
      </w:r>
      <w:r w:rsidRPr="00B22CB3">
        <w:rPr>
          <w:noProof/>
        </w:rPr>
        <w:t>(4): p. 427-35.</w:t>
      </w:r>
    </w:p>
    <w:p w14:paraId="73165C3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6.</w:t>
      </w:r>
      <w:r w:rsidRPr="00B22CB3">
        <w:rPr>
          <w:noProof/>
        </w:rPr>
        <w:tab/>
        <w:t xml:space="preserve">Amir, O., et al., </w:t>
      </w:r>
      <w:r w:rsidRPr="00B22CB3">
        <w:rPr>
          <w:i/>
          <w:noProof/>
        </w:rPr>
        <w:t>The ACE deletion allele is associated with Israeli elite endurance athletes.</w:t>
      </w:r>
      <w:r w:rsidRPr="00B22CB3">
        <w:rPr>
          <w:noProof/>
        </w:rPr>
        <w:t xml:space="preserve"> Exp Physiol, 2007. </w:t>
      </w:r>
      <w:r w:rsidRPr="00B22CB3">
        <w:rPr>
          <w:b/>
          <w:noProof/>
        </w:rPr>
        <w:t>92</w:t>
      </w:r>
      <w:r w:rsidRPr="00B22CB3">
        <w:rPr>
          <w:noProof/>
        </w:rPr>
        <w:t>(5): p. 881-6.</w:t>
      </w:r>
    </w:p>
    <w:p w14:paraId="2D2F35FD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7.</w:t>
      </w:r>
      <w:r w:rsidRPr="00B22CB3">
        <w:rPr>
          <w:noProof/>
        </w:rPr>
        <w:tab/>
        <w:t xml:space="preserve">Kramer, H., et al., </w:t>
      </w:r>
      <w:r w:rsidRPr="00B22CB3">
        <w:rPr>
          <w:i/>
          <w:noProof/>
        </w:rPr>
        <w:t>Angiotensin-converting enzyme gene polymorphisms and obesity: an examination of three black populations.</w:t>
      </w:r>
      <w:r w:rsidRPr="00B22CB3">
        <w:rPr>
          <w:noProof/>
        </w:rPr>
        <w:t xml:space="preserve"> Obes Res, 2005. </w:t>
      </w:r>
      <w:r w:rsidRPr="00B22CB3">
        <w:rPr>
          <w:b/>
          <w:noProof/>
        </w:rPr>
        <w:t>13</w:t>
      </w:r>
      <w:r w:rsidRPr="00B22CB3">
        <w:rPr>
          <w:noProof/>
        </w:rPr>
        <w:t>(5): p. 823-8.</w:t>
      </w:r>
    </w:p>
    <w:p w14:paraId="3A700E9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8.</w:t>
      </w:r>
      <w:r w:rsidRPr="00B22CB3">
        <w:rPr>
          <w:noProof/>
        </w:rPr>
        <w:tab/>
        <w:t xml:space="preserve">Mannami, T., et al., </w:t>
      </w:r>
      <w:r w:rsidRPr="00B22CB3">
        <w:rPr>
          <w:i/>
          <w:noProof/>
        </w:rPr>
        <w:t>Low potentiality of angiotensin-converting enzyme gene insertion/deletion polymorphism as a useful predictive marker for carotid atherogenesis in a large general population of a Japanese city: the Suita study.</w:t>
      </w:r>
      <w:r w:rsidRPr="00B22CB3">
        <w:rPr>
          <w:noProof/>
        </w:rPr>
        <w:t xml:space="preserve"> Stroke, 2001. </w:t>
      </w:r>
      <w:r w:rsidRPr="00B22CB3">
        <w:rPr>
          <w:b/>
          <w:noProof/>
        </w:rPr>
        <w:t>32</w:t>
      </w:r>
      <w:r w:rsidRPr="00B22CB3">
        <w:rPr>
          <w:noProof/>
        </w:rPr>
        <w:t>(6): p. 1250-6.</w:t>
      </w:r>
    </w:p>
    <w:p w14:paraId="6FA8608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49.</w:t>
      </w:r>
      <w:r w:rsidRPr="00B22CB3">
        <w:rPr>
          <w:noProof/>
        </w:rPr>
        <w:tab/>
        <w:t xml:space="preserve">Wakai, K., et al., </w:t>
      </w:r>
      <w:r w:rsidRPr="00B22CB3">
        <w:rPr>
          <w:i/>
          <w:noProof/>
        </w:rPr>
        <w:t>Profile of participants and genotype distributions of 108 polymorphisms in a cross-sectional study of associations of genotypes with lifestyle and clinical factors: a project in the Japan Multi-Institutional Collaborative Cohort (J-MICC) Study.</w:t>
      </w:r>
      <w:r w:rsidRPr="00B22CB3">
        <w:rPr>
          <w:noProof/>
        </w:rPr>
        <w:t xml:space="preserve"> J Epidemiol, 2011. </w:t>
      </w:r>
      <w:r w:rsidRPr="00B22CB3">
        <w:rPr>
          <w:b/>
          <w:noProof/>
        </w:rPr>
        <w:t>21</w:t>
      </w:r>
      <w:r w:rsidRPr="00B22CB3">
        <w:rPr>
          <w:noProof/>
        </w:rPr>
        <w:t>(3): p. 223-35.</w:t>
      </w:r>
    </w:p>
    <w:p w14:paraId="2E645C1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0.</w:t>
      </w:r>
      <w:r w:rsidRPr="00B22CB3">
        <w:rPr>
          <w:noProof/>
        </w:rPr>
        <w:tab/>
        <w:t xml:space="preserve">AL-Eitan, L.N. and S.Z. Alahmad, </w:t>
      </w:r>
      <w:r w:rsidRPr="00B22CB3">
        <w:rPr>
          <w:i/>
          <w:noProof/>
        </w:rPr>
        <w:t>Allelic and genotypic analysis of the ACE I/D polymorphism for the possible prediction of COVID-19-related mortality and morbidity in Jordanian Arabs.</w:t>
      </w:r>
      <w:r w:rsidRPr="00B22CB3">
        <w:rPr>
          <w:noProof/>
        </w:rPr>
        <w:t xml:space="preserve"> J Biosafety Biosecurity, 2023. </w:t>
      </w:r>
      <w:r w:rsidRPr="00B22CB3">
        <w:rPr>
          <w:b/>
          <w:noProof/>
        </w:rPr>
        <w:t>5</w:t>
      </w:r>
      <w:r w:rsidRPr="00B22CB3">
        <w:rPr>
          <w:noProof/>
        </w:rPr>
        <w:t>: p. 89-95.</w:t>
      </w:r>
    </w:p>
    <w:p w14:paraId="715C7E8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1.</w:t>
      </w:r>
      <w:r w:rsidRPr="00B22CB3">
        <w:rPr>
          <w:noProof/>
        </w:rPr>
        <w:tab/>
        <w:t xml:space="preserve">Svyatova, G., et al., </w:t>
      </w:r>
      <w:r w:rsidRPr="00B22CB3">
        <w:rPr>
          <w:i/>
          <w:noProof/>
        </w:rPr>
        <w:t>Candidate genes related to acute cerebral circulatory disorders in Preeclampsia in the Kazakh Population.</w:t>
      </w:r>
      <w:r w:rsidRPr="00B22CB3">
        <w:rPr>
          <w:noProof/>
        </w:rPr>
        <w:t xml:space="preserve"> J Stroke Cerebrovasc Dis, 2023. </w:t>
      </w:r>
      <w:r w:rsidRPr="00B22CB3">
        <w:rPr>
          <w:b/>
          <w:noProof/>
        </w:rPr>
        <w:t>32</w:t>
      </w:r>
      <w:r w:rsidRPr="00B22CB3">
        <w:rPr>
          <w:noProof/>
        </w:rPr>
        <w:t>(11): p. 107392.</w:t>
      </w:r>
    </w:p>
    <w:p w14:paraId="4A1224DB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2.</w:t>
      </w:r>
      <w:r w:rsidRPr="00B22CB3">
        <w:rPr>
          <w:noProof/>
        </w:rPr>
        <w:tab/>
        <w:t xml:space="preserve">Um, J.Y., et al., </w:t>
      </w:r>
      <w:r w:rsidRPr="00B22CB3">
        <w:rPr>
          <w:i/>
          <w:noProof/>
        </w:rPr>
        <w:t>Polymorphism of angiotensin-converting enzyme gene and BMI in obese Korean women.</w:t>
      </w:r>
      <w:r w:rsidRPr="00B22CB3">
        <w:rPr>
          <w:noProof/>
        </w:rPr>
        <w:t xml:space="preserve"> Clin Chim Acta, 2003. </w:t>
      </w:r>
      <w:r w:rsidRPr="00B22CB3">
        <w:rPr>
          <w:b/>
          <w:noProof/>
        </w:rPr>
        <w:t>328</w:t>
      </w:r>
      <w:r w:rsidRPr="00B22CB3">
        <w:rPr>
          <w:noProof/>
        </w:rPr>
        <w:t>(1-2): p. 173-8.</w:t>
      </w:r>
    </w:p>
    <w:p w14:paraId="5883428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3.</w:t>
      </w:r>
      <w:r w:rsidRPr="00B22CB3">
        <w:rPr>
          <w:noProof/>
        </w:rPr>
        <w:tab/>
        <w:t xml:space="preserve">Kwon, I., </w:t>
      </w:r>
      <w:r w:rsidRPr="00B22CB3">
        <w:rPr>
          <w:i/>
          <w:noProof/>
        </w:rPr>
        <w:t>Angiotensin-converting enzyme gene insertion/deletion polymorphism is not associated with BMI in Korean adults.</w:t>
      </w:r>
      <w:r w:rsidRPr="00B22CB3">
        <w:rPr>
          <w:noProof/>
        </w:rPr>
        <w:t xml:space="preserve"> Phys Act Nutr, 2020. </w:t>
      </w:r>
      <w:r w:rsidRPr="00B22CB3">
        <w:rPr>
          <w:b/>
          <w:noProof/>
        </w:rPr>
        <w:t>24</w:t>
      </w:r>
      <w:r w:rsidRPr="00B22CB3">
        <w:rPr>
          <w:noProof/>
        </w:rPr>
        <w:t>(1): p. 24-28.</w:t>
      </w:r>
    </w:p>
    <w:p w14:paraId="0047D011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lastRenderedPageBreak/>
        <w:t>54.</w:t>
      </w:r>
      <w:r w:rsidRPr="00B22CB3">
        <w:rPr>
          <w:noProof/>
        </w:rPr>
        <w:tab/>
        <w:t xml:space="preserve">Khitrinskaya, I.Y., et al., </w:t>
      </w:r>
      <w:r w:rsidRPr="00B22CB3">
        <w:rPr>
          <w:i/>
          <w:noProof/>
        </w:rPr>
        <w:t>Genetic Differentiation of the Population of Central Asia Inferred from Autosomal Markers.</w:t>
      </w:r>
      <w:r w:rsidRPr="00B22CB3">
        <w:rPr>
          <w:noProof/>
        </w:rPr>
        <w:t xml:space="preserve"> Russian J Gen, 2003. </w:t>
      </w:r>
      <w:r w:rsidRPr="00B22CB3">
        <w:rPr>
          <w:b/>
          <w:noProof/>
        </w:rPr>
        <w:t>39</w:t>
      </w:r>
      <w:r w:rsidRPr="00B22CB3">
        <w:rPr>
          <w:noProof/>
        </w:rPr>
        <w:t>(10): p. 1175–1183.</w:t>
      </w:r>
    </w:p>
    <w:p w14:paraId="0D8657E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5.</w:t>
      </w:r>
      <w:r w:rsidRPr="00B22CB3">
        <w:rPr>
          <w:noProof/>
        </w:rPr>
        <w:tab/>
        <w:t xml:space="preserve">Paulauskas, A., et al., </w:t>
      </w:r>
      <w:r w:rsidRPr="00B22CB3">
        <w:rPr>
          <w:i/>
          <w:noProof/>
        </w:rPr>
        <w:t>Genetic variability associated with angiotensin converting enzyme (ace) gene polymorphism in sportsmen pursuing different sports.</w:t>
      </w:r>
      <w:r w:rsidRPr="00B22CB3">
        <w:rPr>
          <w:noProof/>
        </w:rPr>
        <w:t xml:space="preserve"> Proc Latv Acad Sci, Sect. B, 2009. </w:t>
      </w:r>
      <w:r w:rsidRPr="00B22CB3">
        <w:rPr>
          <w:b/>
          <w:noProof/>
        </w:rPr>
        <w:t>63</w:t>
      </w:r>
      <w:r w:rsidRPr="00B22CB3">
        <w:rPr>
          <w:noProof/>
        </w:rPr>
        <w:t>(1/2): p. 9–13.</w:t>
      </w:r>
    </w:p>
    <w:p w14:paraId="608B692B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6.</w:t>
      </w:r>
      <w:r w:rsidRPr="00B22CB3">
        <w:rPr>
          <w:noProof/>
        </w:rPr>
        <w:tab/>
        <w:t xml:space="preserve">Saab, Y.B., P.R. Gard, and A.D. Overall, </w:t>
      </w:r>
      <w:r w:rsidRPr="00B22CB3">
        <w:rPr>
          <w:i/>
          <w:noProof/>
        </w:rPr>
        <w:t>The geographic distribution of the ACE II genotype: a novel finding.</w:t>
      </w:r>
      <w:r w:rsidRPr="00B22CB3">
        <w:rPr>
          <w:noProof/>
        </w:rPr>
        <w:t xml:space="preserve"> Genet Res, 2007. </w:t>
      </w:r>
      <w:r w:rsidRPr="00B22CB3">
        <w:rPr>
          <w:b/>
          <w:noProof/>
        </w:rPr>
        <w:t>89</w:t>
      </w:r>
      <w:r w:rsidRPr="00B22CB3">
        <w:rPr>
          <w:noProof/>
        </w:rPr>
        <w:t>(4): p. 259-67.</w:t>
      </w:r>
    </w:p>
    <w:p w14:paraId="5487F895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7.</w:t>
      </w:r>
      <w:r w:rsidRPr="00B22CB3">
        <w:rPr>
          <w:noProof/>
        </w:rPr>
        <w:tab/>
        <w:t xml:space="preserve">Saad, H., et al., </w:t>
      </w:r>
      <w:r w:rsidRPr="00B22CB3">
        <w:rPr>
          <w:i/>
          <w:noProof/>
        </w:rPr>
        <w:t>The Role of Angiotensin Converting Enzyme 1 Insertion/Deletion Genetic Polymorphism in the Risk and Severity of COVID-19 Infection.</w:t>
      </w:r>
      <w:r w:rsidRPr="00B22CB3">
        <w:rPr>
          <w:noProof/>
        </w:rPr>
        <w:t xml:space="preserve"> Front Med (Lausanne), 2021. </w:t>
      </w:r>
      <w:r w:rsidRPr="00B22CB3">
        <w:rPr>
          <w:b/>
          <w:noProof/>
        </w:rPr>
        <w:t>8</w:t>
      </w:r>
      <w:r w:rsidRPr="00B22CB3">
        <w:rPr>
          <w:noProof/>
        </w:rPr>
        <w:t>: p. 798571.</w:t>
      </w:r>
    </w:p>
    <w:p w14:paraId="7C975DB0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8.</w:t>
      </w:r>
      <w:r w:rsidRPr="00B22CB3">
        <w:rPr>
          <w:noProof/>
        </w:rPr>
        <w:tab/>
        <w:t xml:space="preserve">Wei, L.K., et al., </w:t>
      </w:r>
      <w:r w:rsidRPr="00B22CB3">
        <w:rPr>
          <w:i/>
          <w:noProof/>
        </w:rPr>
        <w:t>Clinical Relevance of MTHFR, eNOS, ACE, and ApoE Gene Polymorphisms and Serum Vitamin Profile among Malay Patients with Ischemic Stroke.</w:t>
      </w:r>
      <w:r w:rsidRPr="00B22CB3">
        <w:rPr>
          <w:noProof/>
        </w:rPr>
        <w:t xml:space="preserve"> J Stroke Cerebrovasc Dis, 2015. </w:t>
      </w:r>
      <w:r w:rsidRPr="00B22CB3">
        <w:rPr>
          <w:b/>
          <w:noProof/>
        </w:rPr>
        <w:t>24</w:t>
      </w:r>
      <w:r w:rsidRPr="00B22CB3">
        <w:rPr>
          <w:noProof/>
        </w:rPr>
        <w:t>(9): p. 2017-25.</w:t>
      </w:r>
    </w:p>
    <w:p w14:paraId="5FCE2422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59.</w:t>
      </w:r>
      <w:r w:rsidRPr="00B22CB3">
        <w:rPr>
          <w:noProof/>
        </w:rPr>
        <w:tab/>
        <w:t xml:space="preserve">Thameem, F., et al., </w:t>
      </w:r>
      <w:r w:rsidRPr="00B22CB3">
        <w:rPr>
          <w:i/>
          <w:noProof/>
        </w:rPr>
        <w:t>Genetic polymorphisms in the renin-angiotensin system (RAS) genes and their association analysis with type 2 diabetes and related traits in Mexican Americans.</w:t>
      </w:r>
      <w:r w:rsidRPr="00B22CB3">
        <w:rPr>
          <w:noProof/>
        </w:rPr>
        <w:t xml:space="preserve"> Diabetes Res Clin Pract, 2008. </w:t>
      </w:r>
      <w:r w:rsidRPr="00B22CB3">
        <w:rPr>
          <w:b/>
          <w:noProof/>
        </w:rPr>
        <w:t>79</w:t>
      </w:r>
      <w:r w:rsidRPr="00B22CB3">
        <w:rPr>
          <w:noProof/>
        </w:rPr>
        <w:t>(2): p. e14-6.</w:t>
      </w:r>
    </w:p>
    <w:p w14:paraId="0F7CAFF2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0.</w:t>
      </w:r>
      <w:r w:rsidRPr="00B22CB3">
        <w:rPr>
          <w:noProof/>
        </w:rPr>
        <w:tab/>
        <w:t xml:space="preserve">Capros, N., et al., </w:t>
      </w:r>
      <w:r w:rsidRPr="00B22CB3">
        <w:rPr>
          <w:i/>
          <w:noProof/>
        </w:rPr>
        <w:t>Aspects of the molecular-genetic profile in patients with ischemic heart disease.</w:t>
      </w:r>
      <w:r w:rsidRPr="00B22CB3">
        <w:rPr>
          <w:noProof/>
        </w:rPr>
        <w:t xml:space="preserve"> Rev Med Chir Soc Med Nat Iasi, 2013. </w:t>
      </w:r>
      <w:r w:rsidRPr="00B22CB3">
        <w:rPr>
          <w:b/>
          <w:noProof/>
        </w:rPr>
        <w:t>117</w:t>
      </w:r>
      <w:r w:rsidRPr="00B22CB3">
        <w:rPr>
          <w:noProof/>
        </w:rPr>
        <w:t>(1): p. 78-82.</w:t>
      </w:r>
    </w:p>
    <w:p w14:paraId="2CBF68B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1.</w:t>
      </w:r>
      <w:r w:rsidRPr="00B22CB3">
        <w:rPr>
          <w:noProof/>
        </w:rPr>
        <w:tab/>
        <w:t xml:space="preserve">Comas, D., et al., </w:t>
      </w:r>
      <w:r w:rsidRPr="00B22CB3">
        <w:rPr>
          <w:i/>
          <w:noProof/>
        </w:rPr>
        <w:t>Alu insertion polymorphisms in NW Africa and the Iberian Peninsula: evidence for a strong genetic boundary through the Gibraltar Straits.</w:t>
      </w:r>
      <w:r w:rsidRPr="00B22CB3">
        <w:rPr>
          <w:noProof/>
        </w:rPr>
        <w:t xml:space="preserve"> Hum Genet, 2000. </w:t>
      </w:r>
      <w:r w:rsidRPr="00B22CB3">
        <w:rPr>
          <w:b/>
          <w:noProof/>
        </w:rPr>
        <w:t>107</w:t>
      </w:r>
      <w:r w:rsidRPr="00B22CB3">
        <w:rPr>
          <w:noProof/>
        </w:rPr>
        <w:t>(4): p. 312-9.</w:t>
      </w:r>
    </w:p>
    <w:p w14:paraId="26E5F10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2.</w:t>
      </w:r>
      <w:r w:rsidRPr="00B22CB3">
        <w:rPr>
          <w:noProof/>
        </w:rPr>
        <w:tab/>
        <w:t xml:space="preserve">van der Knaap, R., et al., </w:t>
      </w:r>
      <w:r w:rsidRPr="00B22CB3">
        <w:rPr>
          <w:i/>
          <w:noProof/>
        </w:rPr>
        <w:t>Renin-angiotensin system inhibitors, angiotensin I-converting enzyme gene insertion/deletion polymorphism, and cancer: the Rotterdam Study.</w:t>
      </w:r>
      <w:r w:rsidRPr="00B22CB3">
        <w:rPr>
          <w:noProof/>
        </w:rPr>
        <w:t xml:space="preserve"> Cancer, 2008. </w:t>
      </w:r>
      <w:r w:rsidRPr="00B22CB3">
        <w:rPr>
          <w:b/>
          <w:noProof/>
        </w:rPr>
        <w:t>112</w:t>
      </w:r>
      <w:r w:rsidRPr="00B22CB3">
        <w:rPr>
          <w:noProof/>
        </w:rPr>
        <w:t>(4): p. 748-57.</w:t>
      </w:r>
    </w:p>
    <w:p w14:paraId="01695D77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3.</w:t>
      </w:r>
      <w:r w:rsidRPr="00B22CB3">
        <w:rPr>
          <w:noProof/>
        </w:rPr>
        <w:tab/>
        <w:t xml:space="preserve">Kooffreh, M.E., C.I. Anumudu, and P.L. Kumar, </w:t>
      </w:r>
      <w:r w:rsidRPr="00B22CB3">
        <w:rPr>
          <w:i/>
          <w:noProof/>
        </w:rPr>
        <w:t>Insertion/deletion polymorphism of the angiotensin-converting enzyme gene and the risk of hypertension among residents of two cities, South-South Nigeria.</w:t>
      </w:r>
      <w:r w:rsidRPr="00B22CB3">
        <w:rPr>
          <w:noProof/>
        </w:rPr>
        <w:t xml:space="preserve"> Adv Biomed Res, 2014. </w:t>
      </w:r>
      <w:r w:rsidRPr="00B22CB3">
        <w:rPr>
          <w:b/>
          <w:noProof/>
        </w:rPr>
        <w:t>3</w:t>
      </w:r>
      <w:r w:rsidRPr="00B22CB3">
        <w:rPr>
          <w:noProof/>
        </w:rPr>
        <w:t>: p. 118.</w:t>
      </w:r>
    </w:p>
    <w:p w14:paraId="5D8C1CEC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4.</w:t>
      </w:r>
      <w:r w:rsidRPr="00B22CB3">
        <w:rPr>
          <w:noProof/>
        </w:rPr>
        <w:tab/>
        <w:t xml:space="preserve">Tronvik, E., et al., </w:t>
      </w:r>
      <w:r w:rsidRPr="00B22CB3">
        <w:rPr>
          <w:i/>
          <w:noProof/>
        </w:rPr>
        <w:t>Angiotensin-converting enzyme gene insertion/deletion polymorphism in migraine patients.</w:t>
      </w:r>
      <w:r w:rsidRPr="00B22CB3">
        <w:rPr>
          <w:noProof/>
        </w:rPr>
        <w:t xml:space="preserve"> BMC Neurol, 2008. </w:t>
      </w:r>
      <w:r w:rsidRPr="00B22CB3">
        <w:rPr>
          <w:b/>
          <w:noProof/>
        </w:rPr>
        <w:t>8</w:t>
      </w:r>
      <w:r w:rsidRPr="00B22CB3">
        <w:rPr>
          <w:noProof/>
        </w:rPr>
        <w:t>: p. 4.</w:t>
      </w:r>
    </w:p>
    <w:p w14:paraId="763A914E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5.</w:t>
      </w:r>
      <w:r w:rsidRPr="00B22CB3">
        <w:rPr>
          <w:noProof/>
        </w:rPr>
        <w:tab/>
        <w:t xml:space="preserve">Mansoor, Q., et al., </w:t>
      </w:r>
      <w:r w:rsidRPr="00B22CB3">
        <w:rPr>
          <w:i/>
          <w:noProof/>
        </w:rPr>
        <w:t>Angiotensin-converting enzyme (ACE) gene II genotype protects against the development of diabetic peripheral neuropathy in type 2 diabetes mellitus.</w:t>
      </w:r>
      <w:r w:rsidRPr="00B22CB3">
        <w:rPr>
          <w:noProof/>
        </w:rPr>
        <w:t xml:space="preserve"> J Diabetes, 2012. </w:t>
      </w:r>
      <w:r w:rsidRPr="00B22CB3">
        <w:rPr>
          <w:b/>
          <w:noProof/>
        </w:rPr>
        <w:t>4</w:t>
      </w:r>
      <w:r w:rsidRPr="00B22CB3">
        <w:rPr>
          <w:noProof/>
        </w:rPr>
        <w:t>(3): p. 257-61.</w:t>
      </w:r>
    </w:p>
    <w:p w14:paraId="5DAF83F7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6.</w:t>
      </w:r>
      <w:r w:rsidRPr="00B22CB3">
        <w:rPr>
          <w:noProof/>
        </w:rPr>
        <w:tab/>
        <w:t xml:space="preserve">Oscanoa, T.J., et al., </w:t>
      </w:r>
      <w:r w:rsidRPr="00B22CB3">
        <w:rPr>
          <w:i/>
          <w:noProof/>
        </w:rPr>
        <w:t>Lack of association between angiotensin-converting enzyme genotype and muscle strength in Peruvian older people.</w:t>
      </w:r>
      <w:r w:rsidRPr="00B22CB3">
        <w:rPr>
          <w:noProof/>
        </w:rPr>
        <w:t xml:space="preserve"> Adv Gerontol, 2020. </w:t>
      </w:r>
      <w:r w:rsidRPr="00B22CB3">
        <w:rPr>
          <w:b/>
          <w:noProof/>
        </w:rPr>
        <w:t>33</w:t>
      </w:r>
      <w:r w:rsidRPr="00B22CB3">
        <w:rPr>
          <w:noProof/>
        </w:rPr>
        <w:t>(4): p. 686-690.</w:t>
      </w:r>
    </w:p>
    <w:p w14:paraId="78A47A95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7.</w:t>
      </w:r>
      <w:r w:rsidRPr="00B22CB3">
        <w:rPr>
          <w:noProof/>
        </w:rPr>
        <w:tab/>
        <w:t xml:space="preserve">Grandinetti, A., et al., </w:t>
      </w:r>
      <w:r w:rsidRPr="00B22CB3">
        <w:rPr>
          <w:i/>
          <w:noProof/>
        </w:rPr>
        <w:t>Association between angiotensin-converting enzyme gene polymorphisms and QT duration in a multiethnic population in Hawaii.</w:t>
      </w:r>
      <w:r w:rsidRPr="00B22CB3">
        <w:rPr>
          <w:noProof/>
        </w:rPr>
        <w:t xml:space="preserve"> Auton Neurosci, 2006. </w:t>
      </w:r>
      <w:r w:rsidRPr="00B22CB3">
        <w:rPr>
          <w:b/>
          <w:noProof/>
        </w:rPr>
        <w:t>130</w:t>
      </w:r>
      <w:r w:rsidRPr="00B22CB3">
        <w:rPr>
          <w:noProof/>
        </w:rPr>
        <w:t>(1-2): p. 51-6.</w:t>
      </w:r>
    </w:p>
    <w:p w14:paraId="5E09BAD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8.</w:t>
      </w:r>
      <w:r w:rsidRPr="00B22CB3">
        <w:rPr>
          <w:noProof/>
        </w:rPr>
        <w:tab/>
        <w:t xml:space="preserve">Goracy, I., et al., </w:t>
      </w:r>
      <w:r w:rsidRPr="00B22CB3">
        <w:rPr>
          <w:i/>
          <w:noProof/>
        </w:rPr>
        <w:t>The Genetic Variants in the Renin-Angiotensin System and the Risk of Heart Failure in Polish Patients.</w:t>
      </w:r>
      <w:r w:rsidRPr="00B22CB3">
        <w:rPr>
          <w:noProof/>
        </w:rPr>
        <w:t xml:space="preserve"> Genes (Basel), 2022. </w:t>
      </w:r>
      <w:r w:rsidRPr="00B22CB3">
        <w:rPr>
          <w:b/>
          <w:noProof/>
        </w:rPr>
        <w:t>13</w:t>
      </w:r>
      <w:r w:rsidRPr="00B22CB3">
        <w:rPr>
          <w:noProof/>
        </w:rPr>
        <w:t>(7).</w:t>
      </w:r>
    </w:p>
    <w:p w14:paraId="655E811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69.</w:t>
      </w:r>
      <w:r w:rsidRPr="00B22CB3">
        <w:rPr>
          <w:noProof/>
        </w:rPr>
        <w:tab/>
        <w:t xml:space="preserve">Sousa, A.C., et al., </w:t>
      </w:r>
      <w:r w:rsidRPr="00B22CB3">
        <w:rPr>
          <w:i/>
          <w:noProof/>
        </w:rPr>
        <w:t>[Genetic Polymorphisms Associated with the Onset of Arterial Hypertension in a Portuguese Population].</w:t>
      </w:r>
      <w:r w:rsidRPr="00B22CB3">
        <w:rPr>
          <w:noProof/>
        </w:rPr>
        <w:t xml:space="preserve"> Acta Med Port, 2018. </w:t>
      </w:r>
      <w:r w:rsidRPr="00B22CB3">
        <w:rPr>
          <w:b/>
          <w:noProof/>
        </w:rPr>
        <w:t>31</w:t>
      </w:r>
      <w:r w:rsidRPr="00B22CB3">
        <w:rPr>
          <w:noProof/>
        </w:rPr>
        <w:t>(10): p. 542-550.</w:t>
      </w:r>
    </w:p>
    <w:p w14:paraId="541B162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lastRenderedPageBreak/>
        <w:t>70.</w:t>
      </w:r>
      <w:r w:rsidRPr="00B22CB3">
        <w:rPr>
          <w:noProof/>
        </w:rPr>
        <w:tab/>
        <w:t xml:space="preserve">Toma, M., et al., </w:t>
      </w:r>
      <w:r w:rsidRPr="00B22CB3">
        <w:rPr>
          <w:i/>
          <w:noProof/>
        </w:rPr>
        <w:t>Lack of association between ACE ID polymorphism and colorectal cancer in Romanian patients.</w:t>
      </w:r>
      <w:r w:rsidRPr="00B22CB3">
        <w:rPr>
          <w:noProof/>
        </w:rPr>
        <w:t xml:space="preserve"> Chirurgia (Bucur), 2009. </w:t>
      </w:r>
      <w:r w:rsidRPr="00B22CB3">
        <w:rPr>
          <w:b/>
          <w:noProof/>
        </w:rPr>
        <w:t>104</w:t>
      </w:r>
      <w:r w:rsidRPr="00B22CB3">
        <w:rPr>
          <w:noProof/>
        </w:rPr>
        <w:t>(5): p. 553-6.</w:t>
      </w:r>
    </w:p>
    <w:p w14:paraId="69BF559A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1.</w:t>
      </w:r>
      <w:r w:rsidRPr="00B22CB3">
        <w:rPr>
          <w:noProof/>
        </w:rPr>
        <w:tab/>
        <w:t xml:space="preserve">Procopciuc, L.M., et al., </w:t>
      </w:r>
      <w:r w:rsidRPr="00B22CB3">
        <w:rPr>
          <w:i/>
          <w:noProof/>
        </w:rPr>
        <w:t>Renin-angiotensin system gene variants and risk of early- and late-onset preeclampsia: A single center case-control study.</w:t>
      </w:r>
      <w:r w:rsidRPr="00B22CB3">
        <w:rPr>
          <w:noProof/>
        </w:rPr>
        <w:t xml:space="preserve"> Pregnancy Hypertens, 2019. </w:t>
      </w:r>
      <w:r w:rsidRPr="00B22CB3">
        <w:rPr>
          <w:b/>
          <w:noProof/>
        </w:rPr>
        <w:t>18</w:t>
      </w:r>
      <w:r w:rsidRPr="00B22CB3">
        <w:rPr>
          <w:noProof/>
        </w:rPr>
        <w:t>: p. 1-8.</w:t>
      </w:r>
    </w:p>
    <w:p w14:paraId="346CE2AC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2.</w:t>
      </w:r>
      <w:r w:rsidRPr="00B22CB3">
        <w:rPr>
          <w:noProof/>
        </w:rPr>
        <w:tab/>
        <w:t xml:space="preserve">Gineviciene, V., et al., </w:t>
      </w:r>
      <w:r w:rsidRPr="00B22CB3">
        <w:rPr>
          <w:i/>
          <w:noProof/>
        </w:rPr>
        <w:t>Association analysis of ACE, ACTN3 and PPARGC1A gene polymorphisms in two cohorts of European strength and power athletes.</w:t>
      </w:r>
      <w:r w:rsidRPr="00B22CB3">
        <w:rPr>
          <w:noProof/>
        </w:rPr>
        <w:t xml:space="preserve"> Biol Sport, 2016. </w:t>
      </w:r>
      <w:r w:rsidRPr="00B22CB3">
        <w:rPr>
          <w:b/>
          <w:noProof/>
        </w:rPr>
        <w:t>33</w:t>
      </w:r>
      <w:r w:rsidRPr="00B22CB3">
        <w:rPr>
          <w:noProof/>
        </w:rPr>
        <w:t>(3): p. 199-206.</w:t>
      </w:r>
    </w:p>
    <w:p w14:paraId="5C198C44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3.</w:t>
      </w:r>
      <w:r w:rsidRPr="00B22CB3">
        <w:rPr>
          <w:noProof/>
        </w:rPr>
        <w:tab/>
        <w:t xml:space="preserve">Bondarenko, E.A., et al., </w:t>
      </w:r>
      <w:r w:rsidRPr="00B22CB3">
        <w:rPr>
          <w:i/>
          <w:noProof/>
        </w:rPr>
        <w:t>Genetic Analysis of BDNF, GNB3, MTHFR, ACE and APOE Variants in Major and Recurrent Depressive Disorders in Russia.</w:t>
      </w:r>
      <w:r w:rsidRPr="00B22CB3">
        <w:rPr>
          <w:noProof/>
        </w:rPr>
        <w:t xml:space="preserve"> Int J Med Sci, 2016. </w:t>
      </w:r>
      <w:r w:rsidRPr="00B22CB3">
        <w:rPr>
          <w:b/>
          <w:noProof/>
        </w:rPr>
        <w:t>13</w:t>
      </w:r>
      <w:r w:rsidRPr="00B22CB3">
        <w:rPr>
          <w:noProof/>
        </w:rPr>
        <w:t>(12): p. 977-983.</w:t>
      </w:r>
    </w:p>
    <w:p w14:paraId="0744D0B9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4.</w:t>
      </w:r>
      <w:r w:rsidRPr="00B22CB3">
        <w:rPr>
          <w:noProof/>
        </w:rPr>
        <w:tab/>
        <w:t xml:space="preserve">Al-Harbi, K.M., et al., </w:t>
      </w:r>
      <w:r w:rsidRPr="00B22CB3">
        <w:rPr>
          <w:i/>
          <w:noProof/>
        </w:rPr>
        <w:t>Angiotensin-converting enzyme gene insertion/deletion polymorphism in Saudi patients with rheumatic heart disease.</w:t>
      </w:r>
      <w:r w:rsidRPr="00B22CB3">
        <w:rPr>
          <w:noProof/>
        </w:rPr>
        <w:t xml:space="preserve"> Saudi Med J, 2015. </w:t>
      </w:r>
      <w:r w:rsidRPr="00B22CB3">
        <w:rPr>
          <w:b/>
          <w:noProof/>
        </w:rPr>
        <w:t>36</w:t>
      </w:r>
      <w:r w:rsidRPr="00B22CB3">
        <w:rPr>
          <w:noProof/>
        </w:rPr>
        <w:t>(2): p. 176-80.</w:t>
      </w:r>
    </w:p>
    <w:p w14:paraId="74B8493B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5.</w:t>
      </w:r>
      <w:r w:rsidRPr="00B22CB3">
        <w:rPr>
          <w:noProof/>
        </w:rPr>
        <w:tab/>
        <w:t xml:space="preserve">Stankovic, M., et al., </w:t>
      </w:r>
      <w:r w:rsidRPr="00B22CB3">
        <w:rPr>
          <w:i/>
          <w:noProof/>
        </w:rPr>
        <w:t>Interactions of the eNOS and ACE genes and cigarette smoking in chronic obstructive pulmonary disease.</w:t>
      </w:r>
      <w:r w:rsidRPr="00B22CB3">
        <w:rPr>
          <w:noProof/>
        </w:rPr>
        <w:t xml:space="preserve"> J Med Biochem, 2023. </w:t>
      </w:r>
      <w:r w:rsidRPr="00B22CB3">
        <w:rPr>
          <w:b/>
          <w:noProof/>
        </w:rPr>
        <w:t>42</w:t>
      </w:r>
      <w:r w:rsidRPr="00B22CB3">
        <w:rPr>
          <w:noProof/>
        </w:rPr>
        <w:t>(1): p. 94-104.</w:t>
      </w:r>
    </w:p>
    <w:p w14:paraId="59AE89B9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6.</w:t>
      </w:r>
      <w:r w:rsidRPr="00B22CB3">
        <w:rPr>
          <w:noProof/>
        </w:rPr>
        <w:tab/>
        <w:t xml:space="preserve">Sivakova, D., et al., </w:t>
      </w:r>
      <w:r w:rsidRPr="00B22CB3">
        <w:rPr>
          <w:i/>
          <w:noProof/>
        </w:rPr>
        <w:t>ACE insertion/deletion polymorphism and its relationships to the components of metabolic syndrome in elderly Slovaks.</w:t>
      </w:r>
      <w:r w:rsidRPr="00B22CB3">
        <w:rPr>
          <w:noProof/>
        </w:rPr>
        <w:t xml:space="preserve"> Anthropol Anz, 2009. </w:t>
      </w:r>
      <w:r w:rsidRPr="00B22CB3">
        <w:rPr>
          <w:b/>
          <w:noProof/>
        </w:rPr>
        <w:t>67</w:t>
      </w:r>
      <w:r w:rsidRPr="00B22CB3">
        <w:rPr>
          <w:noProof/>
        </w:rPr>
        <w:t>(1): p. 1-11.</w:t>
      </w:r>
    </w:p>
    <w:p w14:paraId="52AB171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7.</w:t>
      </w:r>
      <w:r w:rsidRPr="00B22CB3">
        <w:rPr>
          <w:noProof/>
        </w:rPr>
        <w:tab/>
        <w:t xml:space="preserve">Alvarez, R., et al., </w:t>
      </w:r>
      <w:r w:rsidRPr="00B22CB3">
        <w:rPr>
          <w:i/>
          <w:noProof/>
        </w:rPr>
        <w:t>Angiotensin converting enzyme and endothelial nitric oxide synthase DNA polymorphisms and late onset Alzheimer's disease.</w:t>
      </w:r>
      <w:r w:rsidRPr="00B22CB3">
        <w:rPr>
          <w:noProof/>
        </w:rPr>
        <w:t xml:space="preserve"> J Neurol Neurosurg Psychiatry, 1999. </w:t>
      </w:r>
      <w:r w:rsidRPr="00B22CB3">
        <w:rPr>
          <w:b/>
          <w:noProof/>
        </w:rPr>
        <w:t>67</w:t>
      </w:r>
      <w:r w:rsidRPr="00B22CB3">
        <w:rPr>
          <w:noProof/>
        </w:rPr>
        <w:t>(6): p. 733-6.</w:t>
      </w:r>
    </w:p>
    <w:p w14:paraId="26D12816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8.</w:t>
      </w:r>
      <w:r w:rsidRPr="00B22CB3">
        <w:rPr>
          <w:noProof/>
        </w:rPr>
        <w:tab/>
        <w:t xml:space="preserve">Romero-Blanco, C., et al., </w:t>
      </w:r>
      <w:r w:rsidRPr="00B22CB3">
        <w:rPr>
          <w:i/>
          <w:noProof/>
        </w:rPr>
        <w:t>Strength and Endurance Training in Older Women in Relation to ACTN3 R577X and ACE I/D Polymorphisms.</w:t>
      </w:r>
      <w:r w:rsidRPr="00B22CB3">
        <w:rPr>
          <w:noProof/>
        </w:rPr>
        <w:t xml:space="preserve"> Int J Environ Res Public Health, 2020. </w:t>
      </w:r>
      <w:r w:rsidRPr="00B22CB3">
        <w:rPr>
          <w:b/>
          <w:noProof/>
        </w:rPr>
        <w:t>17</w:t>
      </w:r>
      <w:r w:rsidRPr="00B22CB3">
        <w:rPr>
          <w:noProof/>
        </w:rPr>
        <w:t>(4).</w:t>
      </w:r>
    </w:p>
    <w:p w14:paraId="6C5C23BF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79.</w:t>
      </w:r>
      <w:r w:rsidRPr="00B22CB3">
        <w:rPr>
          <w:noProof/>
        </w:rPr>
        <w:tab/>
        <w:t xml:space="preserve">Bengtsson, K., et al., </w:t>
      </w:r>
      <w:r w:rsidRPr="00B22CB3">
        <w:rPr>
          <w:i/>
          <w:noProof/>
        </w:rPr>
        <w:t>Polymorphism in the angiotensin converting enzyme but not in the angiotensinogen gene is associated with hypertension and type 2 diabetes: the Skaraborg Hypertension and diabetes project.</w:t>
      </w:r>
      <w:r w:rsidRPr="00B22CB3">
        <w:rPr>
          <w:noProof/>
        </w:rPr>
        <w:t xml:space="preserve"> J Hypertens, 1999. </w:t>
      </w:r>
      <w:r w:rsidRPr="00B22CB3">
        <w:rPr>
          <w:b/>
          <w:noProof/>
        </w:rPr>
        <w:t>17</w:t>
      </w:r>
      <w:r w:rsidRPr="00B22CB3">
        <w:rPr>
          <w:noProof/>
        </w:rPr>
        <w:t>(11): p. 1569-75.</w:t>
      </w:r>
    </w:p>
    <w:p w14:paraId="24ADCF73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0.</w:t>
      </w:r>
      <w:r w:rsidRPr="00B22CB3">
        <w:rPr>
          <w:noProof/>
        </w:rPr>
        <w:tab/>
        <w:t xml:space="preserve">Walder, B., et al., </w:t>
      </w:r>
      <w:r w:rsidRPr="00B22CB3">
        <w:rPr>
          <w:i/>
          <w:noProof/>
        </w:rPr>
        <w:t>Genetic heterogeneity in the renin-angiotensin system and the risk of diabetic nephropathy: Association with the angiotensinogen gene, but not with the ACE gene.</w:t>
      </w:r>
      <w:r w:rsidRPr="00B22CB3">
        <w:rPr>
          <w:noProof/>
        </w:rPr>
        <w:t xml:space="preserve"> J Clin Bas Cardiol, 1998. </w:t>
      </w:r>
      <w:r w:rsidRPr="00B22CB3">
        <w:rPr>
          <w:b/>
          <w:noProof/>
        </w:rPr>
        <w:t>1</w:t>
      </w:r>
      <w:r w:rsidRPr="00B22CB3">
        <w:rPr>
          <w:noProof/>
        </w:rPr>
        <w:t>(1): p. 55-58.</w:t>
      </w:r>
    </w:p>
    <w:p w14:paraId="4BC849A9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1.</w:t>
      </w:r>
      <w:r w:rsidRPr="00B22CB3">
        <w:rPr>
          <w:noProof/>
        </w:rPr>
        <w:tab/>
        <w:t xml:space="preserve">Lee, Y.J. and J.C. Tsai, </w:t>
      </w:r>
      <w:r w:rsidRPr="00B22CB3">
        <w:rPr>
          <w:i/>
          <w:noProof/>
        </w:rPr>
        <w:t>ACE gene insertion/deletion polymorphism associated with 1998 World Health Organization definition of metabolic syndrome in Chinese type 2 diabetic patients.</w:t>
      </w:r>
      <w:r w:rsidRPr="00B22CB3">
        <w:rPr>
          <w:noProof/>
        </w:rPr>
        <w:t xml:space="preserve"> Diabetes Care, 2002. </w:t>
      </w:r>
      <w:r w:rsidRPr="00B22CB3">
        <w:rPr>
          <w:b/>
          <w:noProof/>
        </w:rPr>
        <w:t>25</w:t>
      </w:r>
      <w:r w:rsidRPr="00B22CB3">
        <w:rPr>
          <w:noProof/>
        </w:rPr>
        <w:t>(6): p. 1002-8.</w:t>
      </w:r>
    </w:p>
    <w:p w14:paraId="78BFAE58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2.</w:t>
      </w:r>
      <w:r w:rsidRPr="00B22CB3">
        <w:rPr>
          <w:noProof/>
        </w:rPr>
        <w:tab/>
        <w:t xml:space="preserve">Chutinet, A., et al., </w:t>
      </w:r>
      <w:r w:rsidRPr="00B22CB3">
        <w:rPr>
          <w:i/>
          <w:noProof/>
        </w:rPr>
        <w:t>Association between genetic polymorphisms and sites of cervicocerebral artery atherosclerosis.</w:t>
      </w:r>
      <w:r w:rsidRPr="00B22CB3">
        <w:rPr>
          <w:noProof/>
        </w:rPr>
        <w:t xml:space="preserve"> J Stroke Cerebrovasc Dis, 2012. </w:t>
      </w:r>
      <w:r w:rsidRPr="00B22CB3">
        <w:rPr>
          <w:b/>
          <w:noProof/>
        </w:rPr>
        <w:t>21</w:t>
      </w:r>
      <w:r w:rsidRPr="00B22CB3">
        <w:rPr>
          <w:noProof/>
        </w:rPr>
        <w:t>(5): p. 379-85.</w:t>
      </w:r>
    </w:p>
    <w:p w14:paraId="22452F5D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3.</w:t>
      </w:r>
      <w:r w:rsidRPr="00B22CB3">
        <w:rPr>
          <w:noProof/>
        </w:rPr>
        <w:tab/>
        <w:t xml:space="preserve">Ezzidi, I., et al., </w:t>
      </w:r>
      <w:r w:rsidRPr="00B22CB3">
        <w:rPr>
          <w:i/>
          <w:noProof/>
        </w:rPr>
        <w:t>Identification of specific angiotensin-converting enzyme variants and haplotypes that confer risk and protection against type 2 diabetic nephropathy.</w:t>
      </w:r>
      <w:r w:rsidRPr="00B22CB3">
        <w:rPr>
          <w:noProof/>
        </w:rPr>
        <w:t xml:space="preserve"> Diabetes Metab Res Rev, 2009. </w:t>
      </w:r>
      <w:r w:rsidRPr="00B22CB3">
        <w:rPr>
          <w:b/>
          <w:noProof/>
        </w:rPr>
        <w:t>25</w:t>
      </w:r>
      <w:r w:rsidRPr="00B22CB3">
        <w:rPr>
          <w:noProof/>
        </w:rPr>
        <w:t>(8): p. 717-24.</w:t>
      </w:r>
    </w:p>
    <w:p w14:paraId="4D0CF92D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4.</w:t>
      </w:r>
      <w:r w:rsidRPr="00B22CB3">
        <w:rPr>
          <w:noProof/>
        </w:rPr>
        <w:tab/>
        <w:t xml:space="preserve">Mehri, S., et al., </w:t>
      </w:r>
      <w:r w:rsidRPr="00B22CB3">
        <w:rPr>
          <w:i/>
          <w:noProof/>
        </w:rPr>
        <w:t>Angiotensin-converting enzyme insertion/deletion gene polymorphism in a Tunisian healthy and acute myocardial infarction population.</w:t>
      </w:r>
      <w:r w:rsidRPr="00B22CB3">
        <w:rPr>
          <w:noProof/>
        </w:rPr>
        <w:t xml:space="preserve"> Genet Test Mol Biomarkers, 2010. </w:t>
      </w:r>
      <w:r w:rsidRPr="00B22CB3">
        <w:rPr>
          <w:b/>
          <w:noProof/>
        </w:rPr>
        <w:t>14</w:t>
      </w:r>
      <w:r w:rsidRPr="00B22CB3">
        <w:rPr>
          <w:noProof/>
        </w:rPr>
        <w:t>(1): p. 85-91.</w:t>
      </w:r>
    </w:p>
    <w:p w14:paraId="32BA59DA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lastRenderedPageBreak/>
        <w:t>85.</w:t>
      </w:r>
      <w:r w:rsidRPr="00B22CB3">
        <w:rPr>
          <w:noProof/>
        </w:rPr>
        <w:tab/>
        <w:t xml:space="preserve">Bedir, A., et al., </w:t>
      </w:r>
      <w:r w:rsidRPr="00B22CB3">
        <w:rPr>
          <w:i/>
          <w:noProof/>
        </w:rPr>
        <w:t>Angiotensin converting enzyme gene polymorphism and activity in Turkish patients with essential hypertension.</w:t>
      </w:r>
      <w:r w:rsidRPr="00B22CB3">
        <w:rPr>
          <w:noProof/>
        </w:rPr>
        <w:t xml:space="preserve"> Am J Hypertens, 1999. </w:t>
      </w:r>
      <w:r w:rsidRPr="00B22CB3">
        <w:rPr>
          <w:b/>
          <w:noProof/>
        </w:rPr>
        <w:t>12</w:t>
      </w:r>
      <w:r w:rsidRPr="00B22CB3">
        <w:rPr>
          <w:noProof/>
        </w:rPr>
        <w:t>(10 Pt 1): p. 1038-43.</w:t>
      </w:r>
    </w:p>
    <w:p w14:paraId="0735ACAB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6.</w:t>
      </w:r>
      <w:r w:rsidRPr="00B22CB3">
        <w:rPr>
          <w:noProof/>
        </w:rPr>
        <w:tab/>
        <w:t xml:space="preserve">Serdaroglu, E., et al., </w:t>
      </w:r>
      <w:r w:rsidRPr="00B22CB3">
        <w:rPr>
          <w:i/>
          <w:noProof/>
        </w:rPr>
        <w:t>ACE gene insertion/deletion polymorphism in childhood idiopathic nephrotic syndrome.</w:t>
      </w:r>
      <w:r w:rsidRPr="00B22CB3">
        <w:rPr>
          <w:noProof/>
        </w:rPr>
        <w:t xml:space="preserve"> Pediatr Nephrol, 2005. </w:t>
      </w:r>
      <w:r w:rsidRPr="00B22CB3">
        <w:rPr>
          <w:b/>
          <w:noProof/>
        </w:rPr>
        <w:t>20</w:t>
      </w:r>
      <w:r w:rsidRPr="00B22CB3">
        <w:rPr>
          <w:noProof/>
        </w:rPr>
        <w:t>(12): p. 1738-43.</w:t>
      </w:r>
    </w:p>
    <w:p w14:paraId="5EAE7FE2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7.</w:t>
      </w:r>
      <w:r w:rsidRPr="00B22CB3">
        <w:rPr>
          <w:noProof/>
        </w:rPr>
        <w:tab/>
        <w:t xml:space="preserve">Drozdovska, S.B., et al., </w:t>
      </w:r>
      <w:r w:rsidRPr="00B22CB3">
        <w:rPr>
          <w:i/>
          <w:noProof/>
        </w:rPr>
        <w:t>The association of gene polymorphisms with athlete status in ukrainians.</w:t>
      </w:r>
      <w:r w:rsidRPr="00B22CB3">
        <w:rPr>
          <w:noProof/>
        </w:rPr>
        <w:t xml:space="preserve"> Biol Sport, 2013. </w:t>
      </w:r>
      <w:r w:rsidRPr="00B22CB3">
        <w:rPr>
          <w:b/>
          <w:noProof/>
        </w:rPr>
        <w:t>30</w:t>
      </w:r>
      <w:r w:rsidRPr="00B22CB3">
        <w:rPr>
          <w:noProof/>
        </w:rPr>
        <w:t>(3): p. 163-7.</w:t>
      </w:r>
    </w:p>
    <w:p w14:paraId="5AE0AA21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8.</w:t>
      </w:r>
      <w:r w:rsidRPr="00B22CB3">
        <w:rPr>
          <w:noProof/>
        </w:rPr>
        <w:tab/>
        <w:t xml:space="preserve">Kehoe, P.G., et al., </w:t>
      </w:r>
      <w:r w:rsidRPr="00B22CB3">
        <w:rPr>
          <w:i/>
          <w:noProof/>
        </w:rPr>
        <w:t>Variation in DCP1, encoding ACE, is associated with susceptibility to Alzheimer disease.</w:t>
      </w:r>
      <w:r w:rsidRPr="00B22CB3">
        <w:rPr>
          <w:noProof/>
        </w:rPr>
        <w:t xml:space="preserve"> Nat Genet, 1999. </w:t>
      </w:r>
      <w:r w:rsidRPr="00B22CB3">
        <w:rPr>
          <w:b/>
          <w:noProof/>
        </w:rPr>
        <w:t>21</w:t>
      </w:r>
      <w:r w:rsidRPr="00B22CB3">
        <w:rPr>
          <w:noProof/>
        </w:rPr>
        <w:t>(1): p. 71-2.</w:t>
      </w:r>
    </w:p>
    <w:p w14:paraId="08EAB802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89.</w:t>
      </w:r>
      <w:r w:rsidRPr="00B22CB3">
        <w:rPr>
          <w:noProof/>
        </w:rPr>
        <w:tab/>
        <w:t xml:space="preserve">Keavney, B., et al., </w:t>
      </w:r>
      <w:r w:rsidRPr="00B22CB3">
        <w:rPr>
          <w:i/>
          <w:noProof/>
        </w:rPr>
        <w:t>Large-scale test of hypothesised associations between the angiotensin-converting-enzyme insertion/deletion polymorphism and myocardial infarction in about 5000 cases and 6000 controls. International Studies of Infarct Survival (ISIS) Collaborators.</w:t>
      </w:r>
      <w:r w:rsidRPr="00B22CB3">
        <w:rPr>
          <w:noProof/>
        </w:rPr>
        <w:t xml:space="preserve"> Lancet, 2000. </w:t>
      </w:r>
      <w:r w:rsidRPr="00B22CB3">
        <w:rPr>
          <w:b/>
          <w:noProof/>
        </w:rPr>
        <w:t>355</w:t>
      </w:r>
      <w:r w:rsidRPr="00B22CB3">
        <w:rPr>
          <w:noProof/>
        </w:rPr>
        <w:t>(9202): p. 434-42.</w:t>
      </w:r>
    </w:p>
    <w:p w14:paraId="36DCE29B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90.</w:t>
      </w:r>
      <w:r w:rsidRPr="00B22CB3">
        <w:rPr>
          <w:noProof/>
        </w:rPr>
        <w:tab/>
        <w:t xml:space="preserve">Steeds, R.P., et al., </w:t>
      </w:r>
      <w:r w:rsidRPr="00B22CB3">
        <w:rPr>
          <w:i/>
          <w:noProof/>
        </w:rPr>
        <w:t>Analysis of the postulated interaction between the angiotensin II sub-type 1 receptor gene A1166C polymorphism and the insertion/deletion polymorphism of the angiotensin converting enzyme gene on risk of myocardial infarction.</w:t>
      </w:r>
      <w:r w:rsidRPr="00B22CB3">
        <w:rPr>
          <w:noProof/>
        </w:rPr>
        <w:t xml:space="preserve"> Atherosclerosis, 2001. </w:t>
      </w:r>
      <w:r w:rsidRPr="00B22CB3">
        <w:rPr>
          <w:b/>
          <w:noProof/>
        </w:rPr>
        <w:t>154</w:t>
      </w:r>
      <w:r w:rsidRPr="00B22CB3">
        <w:rPr>
          <w:noProof/>
        </w:rPr>
        <w:t>(1): p. 123-8.</w:t>
      </w:r>
    </w:p>
    <w:p w14:paraId="13D2577C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91.</w:t>
      </w:r>
      <w:r w:rsidRPr="00B22CB3">
        <w:rPr>
          <w:noProof/>
        </w:rPr>
        <w:tab/>
        <w:t xml:space="preserve">Hidalgo, P.C., et al., </w:t>
      </w:r>
      <w:r w:rsidRPr="00B22CB3">
        <w:rPr>
          <w:i/>
          <w:noProof/>
        </w:rPr>
        <w:t>Questioning the "melting pot": analysis of Alu inserts in three population samples from Uruguay.</w:t>
      </w:r>
      <w:r w:rsidRPr="00B22CB3">
        <w:rPr>
          <w:noProof/>
        </w:rPr>
        <w:t xml:space="preserve"> Hum Biol, 2014. </w:t>
      </w:r>
      <w:r w:rsidRPr="00B22CB3">
        <w:rPr>
          <w:b/>
          <w:noProof/>
        </w:rPr>
        <w:t>86</w:t>
      </w:r>
      <w:r w:rsidRPr="00B22CB3">
        <w:rPr>
          <w:noProof/>
        </w:rPr>
        <w:t>(2): p. 83-92.</w:t>
      </w:r>
    </w:p>
    <w:p w14:paraId="0F56181E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92.</w:t>
      </w:r>
      <w:r w:rsidRPr="00B22CB3">
        <w:rPr>
          <w:noProof/>
        </w:rPr>
        <w:tab/>
        <w:t xml:space="preserve">Miners, S., et al., </w:t>
      </w:r>
      <w:r w:rsidRPr="00B22CB3">
        <w:rPr>
          <w:i/>
          <w:noProof/>
        </w:rPr>
        <w:t>Angiotensin-converting enzyme levels and activity in Alzheimer's disease: differences in brain and CSF ACE and association with ACE1 genotypes.</w:t>
      </w:r>
      <w:r w:rsidRPr="00B22CB3">
        <w:rPr>
          <w:noProof/>
        </w:rPr>
        <w:t xml:space="preserve"> Am J Transl Res, 2009. </w:t>
      </w:r>
      <w:r w:rsidRPr="00B22CB3">
        <w:rPr>
          <w:b/>
          <w:noProof/>
        </w:rPr>
        <w:t>1</w:t>
      </w:r>
      <w:r w:rsidRPr="00B22CB3">
        <w:rPr>
          <w:noProof/>
        </w:rPr>
        <w:t>(2): p. 163-77.</w:t>
      </w:r>
    </w:p>
    <w:p w14:paraId="4A82FA70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93.</w:t>
      </w:r>
      <w:r w:rsidRPr="00B22CB3">
        <w:rPr>
          <w:noProof/>
        </w:rPr>
        <w:tab/>
        <w:t xml:space="preserve">Bakhtiyarova, G.K. and A.S. Babayeva, </w:t>
      </w:r>
      <w:r w:rsidRPr="00B22CB3">
        <w:rPr>
          <w:i/>
          <w:noProof/>
        </w:rPr>
        <w:t>I/D Polymorphism of the ACE Gene in Kazakh Origin Patients with Mitral Heart Disease.</w:t>
      </w:r>
      <w:r w:rsidRPr="00B22CB3">
        <w:rPr>
          <w:noProof/>
        </w:rPr>
        <w:t xml:space="preserve"> Cukurova Med J, 2014. </w:t>
      </w:r>
      <w:r w:rsidRPr="00B22CB3">
        <w:rPr>
          <w:b/>
          <w:noProof/>
        </w:rPr>
        <w:t>39</w:t>
      </w:r>
      <w:r w:rsidRPr="00B22CB3">
        <w:rPr>
          <w:noProof/>
        </w:rPr>
        <w:t>(4): p. 848-854.</w:t>
      </w:r>
    </w:p>
    <w:p w14:paraId="052DBD6B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94.</w:t>
      </w:r>
      <w:r w:rsidRPr="00B22CB3">
        <w:rPr>
          <w:noProof/>
        </w:rPr>
        <w:tab/>
        <w:t xml:space="preserve">Kan, L.E., et al., </w:t>
      </w:r>
      <w:r w:rsidRPr="00B22CB3">
        <w:rPr>
          <w:i/>
          <w:noProof/>
        </w:rPr>
        <w:t>Features of Distribution I/D Polymorphous Marker of ace Gene in Patients of Uzbek Nationality with Unstable Angina and Coronary Heart Disease in Family History.</w:t>
      </w:r>
      <w:r w:rsidRPr="00B22CB3">
        <w:rPr>
          <w:noProof/>
        </w:rPr>
        <w:t xml:space="preserve"> Liki Ukraini Plus, 2012. </w:t>
      </w:r>
      <w:r w:rsidRPr="00B22CB3">
        <w:rPr>
          <w:b/>
          <w:noProof/>
        </w:rPr>
        <w:t>3-4</w:t>
      </w:r>
      <w:r w:rsidRPr="00B22CB3">
        <w:rPr>
          <w:noProof/>
        </w:rPr>
        <w:t>(11-12): p. 33-36.</w:t>
      </w:r>
    </w:p>
    <w:p w14:paraId="10130273" w14:textId="77777777" w:rsidR="00B22CB3" w:rsidRPr="00B22CB3" w:rsidRDefault="00B22CB3" w:rsidP="00B22CB3">
      <w:pPr>
        <w:pStyle w:val="EndNoteBibliography"/>
        <w:ind w:left="720" w:hanging="720"/>
        <w:rPr>
          <w:noProof/>
        </w:rPr>
      </w:pPr>
      <w:r w:rsidRPr="00B22CB3">
        <w:rPr>
          <w:noProof/>
        </w:rPr>
        <w:t>95.</w:t>
      </w:r>
      <w:r w:rsidRPr="00B22CB3">
        <w:rPr>
          <w:noProof/>
        </w:rPr>
        <w:tab/>
        <w:t xml:space="preserve">Itoyama, S., et al., </w:t>
      </w:r>
      <w:r w:rsidRPr="00B22CB3">
        <w:rPr>
          <w:i/>
          <w:noProof/>
        </w:rPr>
        <w:t>ACE1 polymorphism and progression of SARS.</w:t>
      </w:r>
      <w:r w:rsidRPr="00B22CB3">
        <w:rPr>
          <w:noProof/>
        </w:rPr>
        <w:t xml:space="preserve"> Biochem Biophys Res Commun, 2004. </w:t>
      </w:r>
      <w:r w:rsidRPr="00B22CB3">
        <w:rPr>
          <w:b/>
          <w:noProof/>
        </w:rPr>
        <w:t>323</w:t>
      </w:r>
      <w:r w:rsidRPr="00B22CB3">
        <w:rPr>
          <w:noProof/>
        </w:rPr>
        <w:t>(3): p. 1124-9.</w:t>
      </w:r>
    </w:p>
    <w:p w14:paraId="3CE97417" w14:textId="30F5DBB7" w:rsidR="00141085" w:rsidRDefault="003C1E2F">
      <w:r w:rsidRPr="00F44DAF">
        <w:rPr>
          <w:rFonts w:ascii="Arial" w:hAnsi="Arial" w:cs="Arial"/>
          <w:sz w:val="22"/>
          <w:szCs w:val="22"/>
        </w:rPr>
        <w:fldChar w:fldCharType="end"/>
      </w:r>
    </w:p>
    <w:sectPr w:rsidR="00141085" w:rsidSect="00206118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pr9e2sr5w0vteprpyxfd2if9a9f0r2z2va&quot;&gt;COVID19 in Uzb suppl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/record-ids&gt;&lt;/item&gt;&lt;item db-id=&quot;spd5epfrr2w95xezf2k5twwxfzd9xx9atvtr&quot;&gt;COVID19 in Uzb&lt;record-ids&gt;&lt;item&gt;21&lt;/item&gt;&lt;item&gt;26&lt;/item&gt;&lt;item&gt;27&lt;/item&gt;&lt;/record-ids&gt;&lt;/item&gt;&lt;/Libraries&gt;"/>
  </w:docVars>
  <w:rsids>
    <w:rsidRoot w:val="00463C32"/>
    <w:rsid w:val="00016F52"/>
    <w:rsid w:val="00053FE4"/>
    <w:rsid w:val="000672E1"/>
    <w:rsid w:val="00070A08"/>
    <w:rsid w:val="000A2BD1"/>
    <w:rsid w:val="000A61EB"/>
    <w:rsid w:val="00116D2F"/>
    <w:rsid w:val="001405B0"/>
    <w:rsid w:val="00141085"/>
    <w:rsid w:val="001439B2"/>
    <w:rsid w:val="0016780F"/>
    <w:rsid w:val="001979E5"/>
    <w:rsid w:val="00206118"/>
    <w:rsid w:val="00226B4B"/>
    <w:rsid w:val="00235493"/>
    <w:rsid w:val="002F6799"/>
    <w:rsid w:val="00311D75"/>
    <w:rsid w:val="003149F0"/>
    <w:rsid w:val="00316AD1"/>
    <w:rsid w:val="00321EB3"/>
    <w:rsid w:val="0035396D"/>
    <w:rsid w:val="003A395B"/>
    <w:rsid w:val="003C1E2F"/>
    <w:rsid w:val="00410D37"/>
    <w:rsid w:val="00421A4E"/>
    <w:rsid w:val="00423D8E"/>
    <w:rsid w:val="00463C32"/>
    <w:rsid w:val="00491E8B"/>
    <w:rsid w:val="004D5A41"/>
    <w:rsid w:val="00515683"/>
    <w:rsid w:val="0052438C"/>
    <w:rsid w:val="005D4AA4"/>
    <w:rsid w:val="006D739E"/>
    <w:rsid w:val="00720664"/>
    <w:rsid w:val="007558CC"/>
    <w:rsid w:val="00767499"/>
    <w:rsid w:val="0077504B"/>
    <w:rsid w:val="00787DA1"/>
    <w:rsid w:val="007D37E4"/>
    <w:rsid w:val="007E3268"/>
    <w:rsid w:val="008166D0"/>
    <w:rsid w:val="00850C3F"/>
    <w:rsid w:val="00870834"/>
    <w:rsid w:val="00872F27"/>
    <w:rsid w:val="009041AD"/>
    <w:rsid w:val="0093210E"/>
    <w:rsid w:val="00957647"/>
    <w:rsid w:val="00962268"/>
    <w:rsid w:val="009C7FC1"/>
    <w:rsid w:val="00A565DC"/>
    <w:rsid w:val="00A7552B"/>
    <w:rsid w:val="00B22CB3"/>
    <w:rsid w:val="00B35E80"/>
    <w:rsid w:val="00B527FA"/>
    <w:rsid w:val="00B56909"/>
    <w:rsid w:val="00C8334B"/>
    <w:rsid w:val="00D400F3"/>
    <w:rsid w:val="00D74AE3"/>
    <w:rsid w:val="00D81CF1"/>
    <w:rsid w:val="00DB7795"/>
    <w:rsid w:val="00E6009F"/>
    <w:rsid w:val="00E92B13"/>
    <w:rsid w:val="00ED6B22"/>
    <w:rsid w:val="00F001F0"/>
    <w:rsid w:val="00F24279"/>
    <w:rsid w:val="00F275B7"/>
    <w:rsid w:val="00F33717"/>
    <w:rsid w:val="00F44DAF"/>
    <w:rsid w:val="00FB64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2F9D4B"/>
  <w15:chartTrackingRefBased/>
  <w15:docId w15:val="{8025ACC3-B575-4843-9EBE-C2D713C2DA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S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1D75"/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463C3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63C3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3C3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63C3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63C3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63C32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63C32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63C32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63C32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3C32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63C32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63C32"/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63C32"/>
    <w:rPr>
      <w:rFonts w:eastAsiaTheme="majorEastAsia" w:cstheme="majorBidi"/>
      <w:i/>
      <w:iCs/>
      <w:color w:val="0F4761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63C32"/>
    <w:rPr>
      <w:rFonts w:eastAsiaTheme="majorEastAsia" w:cstheme="majorBidi"/>
      <w:color w:val="0F4761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63C32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63C32"/>
    <w:rPr>
      <w:rFonts w:eastAsiaTheme="majorEastAsia" w:cstheme="majorBidi"/>
      <w:color w:val="595959" w:themeColor="text1" w:themeTint="A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63C32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63C32"/>
    <w:rPr>
      <w:rFonts w:eastAsiaTheme="majorEastAsia" w:cstheme="majorBidi"/>
      <w:color w:val="272727" w:themeColor="text1" w:themeTint="D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463C32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63C32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463C32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63C32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463C32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63C32"/>
    <w:rPr>
      <w:i/>
      <w:iCs/>
      <w:color w:val="404040" w:themeColor="text1" w:themeTint="BF"/>
      <w:lang w:val="en-US"/>
    </w:rPr>
  </w:style>
  <w:style w:type="paragraph" w:styleId="ListParagraph">
    <w:name w:val="List Paragraph"/>
    <w:basedOn w:val="Normal"/>
    <w:uiPriority w:val="34"/>
    <w:qFormat/>
    <w:rsid w:val="00463C3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63C3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63C3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63C32"/>
    <w:rPr>
      <w:i/>
      <w:iCs/>
      <w:color w:val="0F4761" w:themeColor="accent1" w:themeShade="BF"/>
      <w:lang w:val="en-US"/>
    </w:rPr>
  </w:style>
  <w:style w:type="character" w:styleId="IntenseReference">
    <w:name w:val="Intense Reference"/>
    <w:basedOn w:val="DefaultParagraphFont"/>
    <w:uiPriority w:val="32"/>
    <w:qFormat/>
    <w:rsid w:val="00463C32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semiHidden/>
    <w:unhideWhenUsed/>
    <w:rsid w:val="00463C3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63C32"/>
    <w:rPr>
      <w:color w:val="FF00FF"/>
      <w:u w:val="single"/>
    </w:rPr>
  </w:style>
  <w:style w:type="paragraph" w:customStyle="1" w:styleId="msonormal0">
    <w:name w:val="msonormal"/>
    <w:basedOn w:val="Normal"/>
    <w:rsid w:val="00463C32"/>
    <w:pPr>
      <w:spacing w:before="100" w:beforeAutospacing="1" w:after="100" w:afterAutospacing="1"/>
    </w:pPr>
  </w:style>
  <w:style w:type="paragraph" w:customStyle="1" w:styleId="xl65">
    <w:name w:val="xl65"/>
    <w:basedOn w:val="Normal"/>
    <w:rsid w:val="00463C32"/>
    <w:pPr>
      <w:spacing w:before="100" w:beforeAutospacing="1" w:after="100" w:afterAutospacing="1"/>
    </w:pPr>
  </w:style>
  <w:style w:type="paragraph" w:customStyle="1" w:styleId="xl66">
    <w:name w:val="xl66"/>
    <w:basedOn w:val="Normal"/>
    <w:rsid w:val="00463C32"/>
    <w:pPr>
      <w:spacing w:before="100" w:beforeAutospacing="1" w:after="100" w:afterAutospacing="1"/>
    </w:pPr>
    <w:rPr>
      <w:rFonts w:ascii="Helvetica Neue" w:hAnsi="Helvetica Neue"/>
    </w:rPr>
  </w:style>
  <w:style w:type="paragraph" w:customStyle="1" w:styleId="xl67">
    <w:name w:val="xl67"/>
    <w:basedOn w:val="Normal"/>
    <w:rsid w:val="00463C32"/>
    <w:pPr>
      <w:spacing w:before="100" w:beforeAutospacing="1" w:after="100" w:afterAutospacing="1"/>
    </w:pPr>
    <w:rPr>
      <w:rFonts w:ascii="Helvetica Neue" w:hAnsi="Helvetica Neue"/>
      <w:color w:val="0000FF"/>
      <w:u w:val="single"/>
    </w:rPr>
  </w:style>
  <w:style w:type="paragraph" w:customStyle="1" w:styleId="xl68">
    <w:name w:val="xl68"/>
    <w:basedOn w:val="Normal"/>
    <w:rsid w:val="00463C32"/>
    <w:pPr>
      <w:spacing w:before="100" w:beforeAutospacing="1" w:after="100" w:afterAutospacing="1"/>
    </w:pPr>
    <w:rPr>
      <w:rFonts w:ascii="Helvetica Neue" w:hAnsi="Helvetica Neue"/>
    </w:rPr>
  </w:style>
  <w:style w:type="paragraph" w:customStyle="1" w:styleId="xl69">
    <w:name w:val="xl69"/>
    <w:basedOn w:val="Normal"/>
    <w:rsid w:val="00463C32"/>
    <w:pPr>
      <w:spacing w:before="100" w:beforeAutospacing="1" w:after="100" w:afterAutospacing="1"/>
      <w:jc w:val="right"/>
      <w:textAlignment w:val="center"/>
    </w:pPr>
    <w:rPr>
      <w:rFonts w:ascii="Arial" w:hAnsi="Arial" w:cs="Arial"/>
      <w:color w:val="000000"/>
    </w:rPr>
  </w:style>
  <w:style w:type="paragraph" w:customStyle="1" w:styleId="xl70">
    <w:name w:val="xl70"/>
    <w:basedOn w:val="Normal"/>
    <w:rsid w:val="00463C32"/>
    <w:pPr>
      <w:shd w:val="clear" w:color="000000" w:fill="FFFF00"/>
      <w:spacing w:before="100" w:beforeAutospacing="1" w:after="100" w:afterAutospacing="1"/>
    </w:pPr>
    <w:rPr>
      <w:rFonts w:ascii="Helvetica Neue" w:hAnsi="Helvetica Neue"/>
    </w:rPr>
  </w:style>
  <w:style w:type="paragraph" w:customStyle="1" w:styleId="xl71">
    <w:name w:val="xl71"/>
    <w:basedOn w:val="Normal"/>
    <w:rsid w:val="00463C32"/>
    <w:pPr>
      <w:shd w:val="clear" w:color="000000" w:fill="FFFF00"/>
      <w:spacing w:before="100" w:beforeAutospacing="1" w:after="100" w:afterAutospacing="1"/>
    </w:pPr>
  </w:style>
  <w:style w:type="paragraph" w:customStyle="1" w:styleId="xl72">
    <w:name w:val="xl72"/>
    <w:basedOn w:val="Normal"/>
    <w:rsid w:val="00463C32"/>
    <w:pPr>
      <w:pBdr>
        <w:top w:val="single" w:sz="4" w:space="0" w:color="A5A5A5"/>
        <w:left w:val="single" w:sz="4" w:space="0" w:color="3F3F3F"/>
        <w:bottom w:val="single" w:sz="4" w:space="0" w:color="A5A5A5"/>
        <w:right w:val="single" w:sz="4" w:space="0" w:color="A5A5A5"/>
      </w:pBdr>
      <w:spacing w:before="100" w:beforeAutospacing="1" w:after="100" w:afterAutospacing="1"/>
    </w:pPr>
  </w:style>
  <w:style w:type="paragraph" w:customStyle="1" w:styleId="xl73">
    <w:name w:val="xl73"/>
    <w:basedOn w:val="Normal"/>
    <w:rsid w:val="00463C32"/>
    <w:pPr>
      <w:shd w:val="clear" w:color="000000" w:fill="FFFF00"/>
      <w:spacing w:before="100" w:beforeAutospacing="1" w:after="100" w:afterAutospacing="1"/>
    </w:pPr>
  </w:style>
  <w:style w:type="paragraph" w:customStyle="1" w:styleId="xl74">
    <w:name w:val="xl74"/>
    <w:basedOn w:val="Normal"/>
    <w:rsid w:val="00463C32"/>
    <w:pPr>
      <w:spacing w:before="100" w:beforeAutospacing="1" w:after="100" w:afterAutospacing="1"/>
    </w:pPr>
    <w:rPr>
      <w:rFonts w:ascii="Helvetica Neue" w:hAnsi="Helvetica Neue"/>
      <w:i/>
      <w:iCs/>
    </w:rPr>
  </w:style>
  <w:style w:type="table" w:styleId="GridTable4-Accent1">
    <w:name w:val="Grid Table 4 Accent 1"/>
    <w:basedOn w:val="TableNormal"/>
    <w:uiPriority w:val="49"/>
    <w:rsid w:val="00463C32"/>
    <w:tblPr>
      <w:tblStyleRowBandSize w:val="1"/>
      <w:tblStyleColBandSize w:val="1"/>
      <w:tblBorders>
        <w:top w:val="single" w:sz="4" w:space="0" w:color="45B0E1" w:themeColor="accent1" w:themeTint="99"/>
        <w:left w:val="single" w:sz="4" w:space="0" w:color="45B0E1" w:themeColor="accent1" w:themeTint="99"/>
        <w:bottom w:val="single" w:sz="4" w:space="0" w:color="45B0E1" w:themeColor="accent1" w:themeTint="99"/>
        <w:right w:val="single" w:sz="4" w:space="0" w:color="45B0E1" w:themeColor="accent1" w:themeTint="99"/>
        <w:insideH w:val="single" w:sz="4" w:space="0" w:color="45B0E1" w:themeColor="accent1" w:themeTint="99"/>
        <w:insideV w:val="single" w:sz="4" w:space="0" w:color="45B0E1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156082" w:themeColor="accent1"/>
          <w:left w:val="single" w:sz="4" w:space="0" w:color="156082" w:themeColor="accent1"/>
          <w:bottom w:val="single" w:sz="4" w:space="0" w:color="156082" w:themeColor="accent1"/>
          <w:right w:val="single" w:sz="4" w:space="0" w:color="156082" w:themeColor="accent1"/>
          <w:insideH w:val="nil"/>
          <w:insideV w:val="nil"/>
        </w:tcBorders>
        <w:shd w:val="clear" w:color="auto" w:fill="156082" w:themeFill="accent1"/>
      </w:tcPr>
    </w:tblStylePr>
    <w:tblStylePr w:type="lastRow">
      <w:rPr>
        <w:b/>
        <w:bCs/>
      </w:rPr>
      <w:tblPr/>
      <w:tcPr>
        <w:tcBorders>
          <w:top w:val="double" w:sz="4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1E4F5" w:themeFill="accent1" w:themeFillTint="33"/>
      </w:tcPr>
    </w:tblStylePr>
    <w:tblStylePr w:type="band1Horz">
      <w:tblPr/>
      <w:tcPr>
        <w:shd w:val="clear" w:color="auto" w:fill="C1E4F5" w:themeFill="accent1" w:themeFillTint="33"/>
      </w:tcPr>
    </w:tblStylePr>
  </w:style>
  <w:style w:type="table" w:styleId="GridTable4">
    <w:name w:val="Grid Table 4"/>
    <w:basedOn w:val="TableNormal"/>
    <w:uiPriority w:val="49"/>
    <w:rsid w:val="00463C32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7Colourful">
    <w:name w:val="Grid Table 7 Colorful"/>
    <w:basedOn w:val="TableNormal"/>
    <w:uiPriority w:val="52"/>
    <w:rsid w:val="00463C32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ListTable1Light-Accent1">
    <w:name w:val="List Table 1 Light Accent 1"/>
    <w:basedOn w:val="TableNormal"/>
    <w:uiPriority w:val="46"/>
    <w:rsid w:val="00463C3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45B0E1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45B0E1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1E4F5" w:themeFill="accent1" w:themeFillTint="33"/>
      </w:tcPr>
    </w:tblStylePr>
    <w:tblStylePr w:type="band1Horz">
      <w:tblPr/>
      <w:tcPr>
        <w:shd w:val="clear" w:color="auto" w:fill="C1E4F5" w:themeFill="accent1" w:themeFillTint="33"/>
      </w:tcPr>
    </w:tblStylePr>
  </w:style>
  <w:style w:type="table" w:styleId="ListTable3-Accent5">
    <w:name w:val="List Table 3 Accent 5"/>
    <w:basedOn w:val="TableNormal"/>
    <w:uiPriority w:val="48"/>
    <w:rsid w:val="00463C32"/>
    <w:tblPr>
      <w:tblStyleRowBandSize w:val="1"/>
      <w:tblStyleColBandSize w:val="1"/>
      <w:tblBorders>
        <w:top w:val="single" w:sz="4" w:space="0" w:color="A02B93" w:themeColor="accent5"/>
        <w:left w:val="single" w:sz="4" w:space="0" w:color="A02B93" w:themeColor="accent5"/>
        <w:bottom w:val="single" w:sz="4" w:space="0" w:color="A02B93" w:themeColor="accent5"/>
        <w:right w:val="single" w:sz="4" w:space="0" w:color="A02B93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02B93" w:themeFill="accent5"/>
      </w:tcPr>
    </w:tblStylePr>
    <w:tblStylePr w:type="lastRow">
      <w:rPr>
        <w:b/>
        <w:bCs/>
      </w:rPr>
      <w:tblPr/>
      <w:tcPr>
        <w:tcBorders>
          <w:top w:val="double" w:sz="4" w:space="0" w:color="A02B93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02B93" w:themeColor="accent5"/>
          <w:right w:val="single" w:sz="4" w:space="0" w:color="A02B93" w:themeColor="accent5"/>
        </w:tcBorders>
      </w:tcPr>
    </w:tblStylePr>
    <w:tblStylePr w:type="band1Horz">
      <w:tblPr/>
      <w:tcPr>
        <w:tcBorders>
          <w:top w:val="single" w:sz="4" w:space="0" w:color="A02B93" w:themeColor="accent5"/>
          <w:bottom w:val="single" w:sz="4" w:space="0" w:color="A02B93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02B93" w:themeColor="accent5"/>
          <w:left w:val="nil"/>
        </w:tcBorders>
      </w:tcPr>
    </w:tblStylePr>
    <w:tblStylePr w:type="swCell">
      <w:tblPr/>
      <w:tcPr>
        <w:tcBorders>
          <w:top w:val="double" w:sz="4" w:space="0" w:color="A02B93" w:themeColor="accent5"/>
          <w:right w:val="nil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3C1E2F"/>
    <w:pPr>
      <w:jc w:val="center"/>
    </w:pPr>
    <w:rPr>
      <w:rFonts w:ascii="Arial" w:eastAsiaTheme="minorEastAsia" w:hAnsi="Arial" w:cs="Arial"/>
      <w:kern w:val="2"/>
      <w:lang w:val="en-US" w:eastAsia="en-US"/>
      <w14:ligatures w14:val="standardContextu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1E2F"/>
    <w:rPr>
      <w:rFonts w:ascii="Arial" w:eastAsiaTheme="minorEastAsia" w:hAnsi="Arial" w:cs="Arial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C1E2F"/>
    <w:rPr>
      <w:rFonts w:ascii="Arial" w:eastAsiaTheme="minorEastAsia" w:hAnsi="Arial" w:cs="Arial"/>
      <w:kern w:val="2"/>
      <w:lang w:val="en-US" w:eastAsia="en-US"/>
      <w14:ligatures w14:val="standardContextual"/>
    </w:rPr>
  </w:style>
  <w:style w:type="character" w:customStyle="1" w:styleId="EndNoteBibliographyChar">
    <w:name w:val="EndNote Bibliography Char"/>
    <w:basedOn w:val="DefaultParagraphFont"/>
    <w:link w:val="EndNoteBibliography"/>
    <w:rsid w:val="003C1E2F"/>
    <w:rPr>
      <w:rFonts w:ascii="Arial" w:eastAsiaTheme="minorEastAsia" w:hAnsi="Arial" w:cs="Arial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0440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9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1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79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8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57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95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8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0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25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7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2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8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37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2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49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95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16826</Words>
  <Characters>95912</Characters>
  <Application>Microsoft Office Word</Application>
  <DocSecurity>0</DocSecurity>
  <Lines>799</Lines>
  <Paragraphs>2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5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onid Padyukov</dc:creator>
  <cp:keywords/>
  <dc:description/>
  <cp:lastModifiedBy>Leonid Padyukov</cp:lastModifiedBy>
  <cp:revision>3</cp:revision>
  <dcterms:created xsi:type="dcterms:W3CDTF">2025-04-21T19:28:00Z</dcterms:created>
  <dcterms:modified xsi:type="dcterms:W3CDTF">2025-04-21T19:52:00Z</dcterms:modified>
</cp:coreProperties>
</file>